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6C72C0DB" w:rsidR="00827153" w:rsidRPr="00681EB3" w:rsidRDefault="00827153">
      <w:proofErr w:type="spellStart"/>
      <w:r>
        <w:t>Arfa</w:t>
      </w:r>
      <w:proofErr w:type="spellEnd"/>
      <w:r>
        <w:t xml:space="preserve"> N. </w:t>
      </w:r>
      <w:proofErr w:type="spellStart"/>
      <w:proofErr w:type="gramStart"/>
      <w:r>
        <w:t>Aijazi</w:t>
      </w:r>
      <w:r w:rsidRPr="00827153">
        <w:rPr>
          <w:vertAlign w:val="superscript"/>
        </w:rPr>
        <w:t>a</w:t>
      </w:r>
      <w:proofErr w:type="spellEnd"/>
      <w:r>
        <w:rPr>
          <w:vertAlign w:val="superscript"/>
        </w:rPr>
        <w:t>,*</w:t>
      </w:r>
      <w:proofErr w:type="gramEnd"/>
      <w:r>
        <w:t xml:space="preserve">, Stefano </w:t>
      </w:r>
      <w:proofErr w:type="spellStart"/>
      <w:r>
        <w:t>Schiavon</w:t>
      </w:r>
      <w:r w:rsidRPr="00827153">
        <w:rPr>
          <w:vertAlign w:val="superscript"/>
        </w:rPr>
        <w:t>a</w:t>
      </w:r>
      <w:proofErr w:type="spellEnd"/>
      <w:r w:rsidR="00681EB3">
        <w:t xml:space="preserve">, Duncan </w:t>
      </w:r>
      <w:proofErr w:type="spellStart"/>
      <w:r w:rsidR="00681EB3">
        <w:t>Callaway</w:t>
      </w:r>
      <w:r w:rsidR="004A7745">
        <w:rPr>
          <w:vertAlign w:val="superscript"/>
        </w:rPr>
        <w:t>b</w:t>
      </w:r>
      <w:proofErr w:type="spellEnd"/>
      <w:r w:rsidR="00681EB3">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895E6FD" w:rsidR="00783AE8" w:rsidRDefault="00783AE8" w:rsidP="00041697">
      <w:pPr>
        <w:ind w:left="720"/>
        <w:contextualSpacing/>
      </w:pPr>
      <w:r>
        <w:t xml:space="preserve">Email address: </w:t>
      </w:r>
      <w:hyperlink r:id="rId8" w:history="1">
        <w:r w:rsidR="00A640C8" w:rsidRPr="000C4AC4">
          <w:rPr>
            <w:rStyle w:val="Hyperlink"/>
          </w:rPr>
          <w:t>arfa@berkeley.edu</w:t>
        </w:r>
      </w:hyperlink>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28F34A10"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r w:rsidR="002969F8">
        <w:t>Public health, Climate change</w:t>
      </w:r>
    </w:p>
    <w:p w14:paraId="0EDB901A" w14:textId="6C4EF626" w:rsidR="00173E31" w:rsidRDefault="00173E31" w:rsidP="00827153">
      <w:r>
        <w:t>Target publication: Building and Environment</w:t>
      </w:r>
    </w:p>
    <w:p w14:paraId="16F7ED71" w14:textId="446FE5A6" w:rsidR="009C5340" w:rsidRDefault="009C5340" w:rsidP="009C5340">
      <w:pPr>
        <w:pStyle w:val="Style1"/>
      </w:pPr>
      <w:r>
        <w:t>Suggested Reviewers</w:t>
      </w:r>
    </w:p>
    <w:p w14:paraId="4579AEAA" w14:textId="68582DBD" w:rsidR="009C5340" w:rsidRPr="009C5340" w:rsidRDefault="009C5340" w:rsidP="009C5340">
      <w:pPr>
        <w:pStyle w:val="Style1"/>
        <w:numPr>
          <w:ilvl w:val="0"/>
          <w:numId w:val="30"/>
        </w:numPr>
        <w:spacing w:before="0"/>
      </w:pPr>
      <w:r>
        <w:rPr>
          <w:b w:val="0"/>
          <w:bCs/>
        </w:rPr>
        <w:t xml:space="preserve">Prof. David </w:t>
      </w:r>
      <w:proofErr w:type="spellStart"/>
      <w:r>
        <w:rPr>
          <w:b w:val="0"/>
          <w:bCs/>
        </w:rPr>
        <w:t>Hondula</w:t>
      </w:r>
      <w:proofErr w:type="spellEnd"/>
      <w:r w:rsidR="00023677">
        <w:rPr>
          <w:b w:val="0"/>
          <w:bCs/>
        </w:rPr>
        <w:t xml:space="preserve">: </w:t>
      </w:r>
      <w:r>
        <w:rPr>
          <w:b w:val="0"/>
          <w:bCs/>
        </w:rPr>
        <w:t>expertise in social and health effects of extreme temperature</w:t>
      </w:r>
    </w:p>
    <w:p w14:paraId="05B9BD29" w14:textId="4BE2379D" w:rsidR="009C5340" w:rsidRPr="00023677" w:rsidRDefault="009C5340" w:rsidP="009C5340">
      <w:pPr>
        <w:pStyle w:val="Style1"/>
        <w:numPr>
          <w:ilvl w:val="0"/>
          <w:numId w:val="30"/>
        </w:numPr>
        <w:spacing w:before="0"/>
      </w:pPr>
      <w:r>
        <w:rPr>
          <w:b w:val="0"/>
          <w:bCs/>
        </w:rPr>
        <w:t>Prof. Clayton Miller</w:t>
      </w:r>
      <w:r w:rsidR="00023677">
        <w:rPr>
          <w:b w:val="0"/>
          <w:bCs/>
        </w:rPr>
        <w:t xml:space="preserve">: </w:t>
      </w:r>
      <w:r>
        <w:rPr>
          <w:b w:val="0"/>
          <w:bCs/>
        </w:rPr>
        <w:t>expertise in data science and machine learning applications for the built environment</w:t>
      </w:r>
    </w:p>
    <w:p w14:paraId="257DFFCC" w14:textId="71209E60" w:rsidR="00023677" w:rsidRPr="00023677" w:rsidRDefault="00023677" w:rsidP="00023677">
      <w:pPr>
        <w:pStyle w:val="Style1"/>
        <w:numPr>
          <w:ilvl w:val="0"/>
          <w:numId w:val="30"/>
        </w:numPr>
        <w:spacing w:before="0"/>
        <w:rPr>
          <w:b w:val="0"/>
          <w:bCs/>
        </w:rPr>
      </w:pPr>
      <w:r w:rsidRPr="00023677">
        <w:rPr>
          <w:b w:val="0"/>
          <w:bCs/>
        </w:rPr>
        <w:t xml:space="preserve">Prof. </w:t>
      </w:r>
      <w:r>
        <w:rPr>
          <w:b w:val="0"/>
          <w:bCs/>
        </w:rPr>
        <w:t xml:space="preserve">Holly Samuelson: expertise in building characteristics contributing to extreme temperature </w:t>
      </w:r>
      <w:proofErr w:type="gramStart"/>
      <w:r>
        <w:rPr>
          <w:b w:val="0"/>
          <w:bCs/>
        </w:rPr>
        <w:t>exposure</w:t>
      </w:r>
      <w:proofErr w:type="gramEnd"/>
    </w:p>
    <w:p w14:paraId="3AD52924" w14:textId="4389E525" w:rsidR="002969F8" w:rsidRDefault="002969F8" w:rsidP="00041697">
      <w:pPr>
        <w:pStyle w:val="Heading1"/>
      </w:pPr>
      <w:r>
        <w:t>Highlights</w:t>
      </w:r>
    </w:p>
    <w:p w14:paraId="376328F3" w14:textId="1D4607C5" w:rsidR="00041697" w:rsidRDefault="002969F8" w:rsidP="00041697">
      <w:pPr>
        <w:pStyle w:val="Heading1"/>
      </w:pPr>
      <w:r>
        <w:t>Graphical Abstract</w:t>
      </w:r>
    </w:p>
    <w:p w14:paraId="2C27F801" w14:textId="26ABED45" w:rsidR="00827153" w:rsidRDefault="00827153" w:rsidP="00827153">
      <w:pPr>
        <w:pStyle w:val="Heading1"/>
      </w:pPr>
      <w:r>
        <w:t>Abstract</w:t>
      </w:r>
    </w:p>
    <w:p w14:paraId="77DF1D2E" w14:textId="65D50D1D" w:rsidR="006C34C5" w:rsidRDefault="00827153" w:rsidP="00E2340B">
      <w:pPr>
        <w:pStyle w:val="Heading1List"/>
      </w:pPr>
      <w:r w:rsidRPr="00E2340B">
        <w:t>Introduction</w:t>
      </w:r>
    </w:p>
    <w:p w14:paraId="2BA54730" w14:textId="49EE41FE" w:rsidR="00C42310" w:rsidRDefault="00C42310" w:rsidP="00C42310">
      <w:pPr>
        <w:pStyle w:val="Heading2List"/>
      </w:pPr>
      <w:r>
        <w:t>Background</w:t>
      </w:r>
    </w:p>
    <w:p w14:paraId="78888829" w14:textId="11D6AD01"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w:t>
      </w:r>
      <w:proofErr w:type="spellStart"/>
      <w:r w:rsidRPr="00536B05">
        <w:t>Berko</w:t>
      </w:r>
      <w:proofErr w:type="spellEnd"/>
      <w:r w:rsidRPr="00536B05">
        <w:t xml:space="preserve"> et al. 2014)</w:t>
      </w:r>
      <w:r w:rsidRPr="00536B05">
        <w:fldChar w:fldCharType="end"/>
      </w:r>
      <w:r w:rsidRPr="00071F7E">
        <w:t>.</w:t>
      </w:r>
      <w:r>
        <w:t xml:space="preserve"> </w:t>
      </w:r>
      <w:r w:rsidR="0037081F" w:rsidRPr="0037081F">
        <w:t xml:space="preserve">Globally, extreme ambient temperature (either or hot or 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hile the media focus is largely on extreme heat, in both studies,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w:t>
      </w:r>
      <w:proofErr w:type="spellStart"/>
      <w:r w:rsidR="0037081F" w:rsidRPr="0037081F">
        <w:t>Berko</w:t>
      </w:r>
      <w:proofErr w:type="spellEnd"/>
      <w:r w:rsidR="0037081F" w:rsidRPr="0037081F">
        <w:t xml:space="preserve"> et al. 2014)</w:t>
      </w:r>
      <w:r w:rsidR="0037081F" w:rsidRPr="0037081F">
        <w:fldChar w:fldCharType="end"/>
      </w:r>
      <w:r w:rsidR="0037081F" w:rsidRPr="0037081F">
        <w:t>.</w:t>
      </w:r>
      <w:r w:rsidR="0037081F">
        <w:t xml:space="preserve"> It is hard to pinpoint the true </w:t>
      </w:r>
      <w:r w:rsidR="00030781">
        <w:t xml:space="preserve">public health </w:t>
      </w:r>
      <w:r w:rsidR="0037081F">
        <w:t xml:space="preserve">impact of extreme temperature because it aggravates underlying conditions, but 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J-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lastRenderedPageBreak/>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27EF367C" w:rsidR="003F534F" w:rsidRDefault="003F534F" w:rsidP="001618CD">
      <w:r>
        <w:t>Several trends necessitate prioritizing emergency planning and disaster mitigation with regards to extreme temperature</w:t>
      </w:r>
      <w:r w:rsidR="00351C61">
        <w:t>s</w:t>
      </w:r>
      <w:r>
        <w:t>, the first being anthropogenic climate change. F</w:t>
      </w:r>
      <w:r w:rsidRPr="00B53909">
        <w:t>uture projections show rising ambient temperatures as well as increasing frequency and intensity of heat waves</w:t>
      </w:r>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r>
        <w:t xml:space="preserve">Individuals may also be exposed to hazardous temperatures in the event of a power outage coinciding with an extreme weather event,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r w:rsidR="00BF38F5">
        <w:t xml:space="preserve"> the state of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 xml:space="preserve">(King, Rhodes, and </w:t>
      </w:r>
      <w:proofErr w:type="spellStart"/>
      <w:r w:rsidRPr="003F534F">
        <w:t>Zarnikau</w:t>
      </w:r>
      <w:proofErr w:type="spellEnd"/>
      <w:r w:rsidRPr="003F534F">
        <w:t xml:space="preserve">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r>
        <w:t xml:space="preserve">The final trend is global aging. In 2019, less than 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morbidity and mortality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w:t>
      </w:r>
      <w:proofErr w:type="spellStart"/>
      <w:r w:rsidRPr="00507A21">
        <w:rPr>
          <w:rFonts w:cs="Times New Roman"/>
        </w:rPr>
        <w:t>Oudin</w:t>
      </w:r>
      <w:proofErr w:type="spellEnd"/>
      <w:r w:rsidRPr="00507A21">
        <w:rPr>
          <w:rFonts w:cs="Times New Roman"/>
        </w:rPr>
        <w:t xml:space="preserve"> </w:t>
      </w:r>
      <w:proofErr w:type="spellStart"/>
      <w:r w:rsidRPr="00507A21">
        <w:rPr>
          <w:rFonts w:cs="Times New Roman"/>
        </w:rPr>
        <w:t>Åström</w:t>
      </w:r>
      <w:proofErr w:type="spellEnd"/>
      <w:r w:rsidRPr="00507A21">
        <w:rPr>
          <w:rFonts w:cs="Times New Roman"/>
        </w:rPr>
        <w:t xml:space="preserve">, </w:t>
      </w:r>
      <w:proofErr w:type="spellStart"/>
      <w:r w:rsidRPr="00507A21">
        <w:rPr>
          <w:rFonts w:cs="Times New Roman"/>
        </w:rPr>
        <w:t>Bertil</w:t>
      </w:r>
      <w:proofErr w:type="spellEnd"/>
      <w:r w:rsidRPr="00507A21">
        <w:rPr>
          <w:rFonts w:cs="Times New Roman"/>
        </w:rPr>
        <w:t xml:space="preserve">, and </w:t>
      </w:r>
      <w:proofErr w:type="spellStart"/>
      <w:r w:rsidRPr="00507A21">
        <w:rPr>
          <w:rFonts w:cs="Times New Roman"/>
        </w:rPr>
        <w:t>Joacim</w:t>
      </w:r>
      <w:proofErr w:type="spellEnd"/>
      <w:r w:rsidRPr="00507A21">
        <w:rPr>
          <w:rFonts w:cs="Times New Roman"/>
        </w:rPr>
        <w:t xml:space="preserve"> 2011)</w:t>
      </w:r>
      <w:r>
        <w:fldChar w:fldCharType="end"/>
      </w:r>
      <w:r>
        <w:t>, so an older population has greater vulnerability.</w:t>
      </w:r>
    </w:p>
    <w:p w14:paraId="7B1843B0" w14:textId="5C456B5E" w:rsidR="00C42310" w:rsidRDefault="00472389" w:rsidP="00C42310">
      <w:pPr>
        <w:pStyle w:val="Heading2List"/>
      </w:pPr>
      <w:bookmarkStart w:id="0" w:name="_Ref150108267"/>
      <w:r>
        <w:t>Municipal planning for extreme temperatures</w:t>
      </w:r>
      <w:bookmarkEnd w:id="0"/>
    </w:p>
    <w:p w14:paraId="583E49DA" w14:textId="4E86FC59" w:rsidR="001618CD" w:rsidRDefault="00CE62A4" w:rsidP="001618CD">
      <w:r>
        <w:t xml:space="preserve">Most </w:t>
      </w:r>
      <w:r w:rsidR="00351C61">
        <w:t>cities</w:t>
      </w:r>
      <w:r>
        <w:t xml:space="preserve"> face substantial variation in intra-city vulnerability to heat</w:t>
      </w:r>
      <w:r>
        <w:rPr>
          <w:rFonts w:ascii="ZWAdobeF" w:hAnsi="ZWAdobeF" w:cs="ZWAdobeF"/>
          <w:sz w:val="2"/>
          <w:szCs w:val="2"/>
        </w:rPr>
        <w:t>0F</w:t>
      </w:r>
      <w:r w:rsidRPr="00667271">
        <w:rPr>
          <w:rStyle w:val="FootnoteReference"/>
        </w:rPr>
        <w:footnoteReference w:id="1"/>
      </w:r>
      <w:r>
        <w:t xml:space="preserve">. </w:t>
      </w:r>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 xml:space="preserve">(Reid et al. 2009; </w:t>
      </w:r>
      <w:proofErr w:type="spellStart"/>
      <w:r w:rsidRPr="006B7BB9">
        <w:t>Rinner</w:t>
      </w:r>
      <w:proofErr w:type="spellEnd"/>
      <w:r w:rsidRPr="006B7BB9">
        <w:t xml:space="preserve"> et al. 2010; </w:t>
      </w:r>
      <w:proofErr w:type="spellStart"/>
      <w:r w:rsidRPr="006B7BB9">
        <w:t>Uejio</w:t>
      </w:r>
      <w:proofErr w:type="spellEnd"/>
      <w:r w:rsidRPr="006B7BB9">
        <w:t xml:space="preserve">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DC45EB1" w:rsidR="00552E8C" w:rsidRDefault="00CE62A4" w:rsidP="00CE62A4">
      <w:r>
        <w:t>HVI seldom include variables related to the local building stock even though building characteristics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 xml:space="preserve">ndividual will on average spend around 67% of their time in a residence, out of 87% of their total time indoors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typology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7E32BB7B" w:rsidR="00CE62A4" w:rsidRDefault="00CE62A4" w:rsidP="00CE62A4">
      <w:r>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w:t>
      </w:r>
      <w:proofErr w:type="spellStart"/>
      <w:r w:rsidRPr="00A840DB">
        <w:t>Rinner</w:t>
      </w:r>
      <w:proofErr w:type="spellEnd"/>
      <w:r w:rsidRPr="00A840DB">
        <w:t xml:space="preserve">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w:t>
      </w:r>
      <w:proofErr w:type="spellStart"/>
      <w:r w:rsidRPr="006B7BB9">
        <w:t>Uejio</w:t>
      </w:r>
      <w:proofErr w:type="spellEnd"/>
      <w:r w:rsidRPr="006B7BB9">
        <w:t xml:space="preserve"> et al. 2011)</w:t>
      </w:r>
      <w:r>
        <w:fldChar w:fldCharType="end"/>
      </w:r>
      <w:r>
        <w:t xml:space="preserve"> all considered older homes to have a higher risk for heat exposure due to a presumption of lack of insulation, lower likelihood of AC, and correlation with other risk </w:t>
      </w:r>
      <w:r>
        <w:lastRenderedPageBreak/>
        <w:t>factors like poverty. However, several studies monitoring temperatures in European residences found that older buildings had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w:t>
      </w:r>
      <w:proofErr w:type="spellStart"/>
      <w:r w:rsidR="000E7674" w:rsidRPr="003C7046">
        <w:t>Beizaee</w:t>
      </w:r>
      <w:proofErr w:type="spellEnd"/>
      <w:r w:rsidR="000E7674" w:rsidRPr="003C7046">
        <w:t xml:space="preserve">, Lomas, and Firth 2013; </w:t>
      </w:r>
      <w:proofErr w:type="spellStart"/>
      <w:r w:rsidR="000E7674" w:rsidRPr="003C7046">
        <w:t>Maivel</w:t>
      </w:r>
      <w:proofErr w:type="spellEnd"/>
      <w:r w:rsidR="000E7674" w:rsidRPr="003C7046">
        <w:t xml:space="preserve">, </w:t>
      </w:r>
      <w:proofErr w:type="spellStart"/>
      <w:r w:rsidR="000E7674" w:rsidRPr="003C7046">
        <w:t>Kurnitski</w:t>
      </w:r>
      <w:proofErr w:type="spellEnd"/>
      <w:r w:rsidR="000E7674" w:rsidRPr="003C7046">
        <w:t xml:space="preserve">, and </w:t>
      </w:r>
      <w:proofErr w:type="spellStart"/>
      <w:r w:rsidR="000E7674" w:rsidRPr="003C7046">
        <w:t>Kalamees</w:t>
      </w:r>
      <w:proofErr w:type="spellEnd"/>
      <w:r w:rsidR="000E7674" w:rsidRPr="003C7046">
        <w:t xml:space="preserve">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w:t>
      </w:r>
      <w:proofErr w:type="spellStart"/>
      <w:r w:rsidRPr="00EA54D4">
        <w:t>Booten</w:t>
      </w:r>
      <w:proofErr w:type="spellEnd"/>
      <w:r w:rsidRPr="00EA54D4">
        <w:t xml:space="preserve"> et al. 2017)</w:t>
      </w:r>
      <w:r w:rsidRPr="00EA54D4">
        <w:fldChar w:fldCharType="end"/>
      </w:r>
      <w:r>
        <w:t>.</w:t>
      </w:r>
      <w:r w:rsidR="006B5092">
        <w:t xml:space="preserve"> A simulation-based comparison of housing archetypes in Boston found older typologies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7BA4966C" w:rsidR="00CE62A4" w:rsidRDefault="00CE62A4" w:rsidP="00CE62A4">
      <w: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r>
        <w:t>. In those cases, the AC was either broken (87%), disconnected from electricity (5%), or functioning but not turned on (8%). Clearly, the sheer presence of AC alone is not a protective factor against overheating.</w:t>
      </w:r>
    </w:p>
    <w:p w14:paraId="217F4CD9" w14:textId="5FB83B33" w:rsidR="00C84B4D" w:rsidRPr="006C6FB9" w:rsidRDefault="00CE62A4" w:rsidP="00EB5318">
      <w:r>
        <w:t xml:space="preserve">The primary barrier to including additional building level characteristics is data availability at sufficient scale. However, 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w:t>
      </w:r>
      <w:proofErr w:type="spellStart"/>
      <w:r w:rsidRPr="00B81E57">
        <w:t>Ecobee</w:t>
      </w:r>
      <w:proofErr w:type="spellEnd"/>
      <w:r w:rsidRPr="00B81E57">
        <w:t xml:space="preserv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r>
        <w:t xml:space="preserve">. Understanding the role of the building and other household characteristics will enable public agencies to target emergency planning efforts and resources in the short-term like locations of cooling and warming centers and the long-term such as social programs and building weatherization.  </w:t>
      </w:r>
    </w:p>
    <w:p w14:paraId="37117D9C" w14:textId="08668807" w:rsidR="00C42310" w:rsidRDefault="00472389" w:rsidP="00C42310">
      <w:pPr>
        <w:pStyle w:val="Heading2List"/>
      </w:pPr>
      <w:r>
        <w:t>Research gaps and objectives</w:t>
      </w:r>
    </w:p>
    <w:p w14:paraId="6598CAC3" w14:textId="1E58285F" w:rsidR="002A7CA9" w:rsidRDefault="002A7CA9" w:rsidP="002A7CA9">
      <w:r>
        <w:t xml:space="preserve">Several research gaps relate to the role of building characteristics on temperature-related morbidity and mortality. </w:t>
      </w:r>
    </w:p>
    <w:p w14:paraId="1B25D0DA" w14:textId="7C459C08" w:rsidR="000A4CF2" w:rsidRDefault="00652E43" w:rsidP="002A7CA9">
      <w:r>
        <w:t xml:space="preserve">First, is the lack of empirical evidence to link building characteristics to temperature-related morbidity and mortality. </w:t>
      </w:r>
      <w:r w:rsidR="000A4CF2">
        <w:t xml:space="preserve">Studies assessing the sensitivity of overheating risk to building characteristics often use building performance simulations. These studies use simulation outputs such as maximum daily room temperature </w:t>
      </w:r>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 xml:space="preserve">(Samuelson, </w:t>
      </w:r>
      <w:proofErr w:type="spellStart"/>
      <w:r w:rsidR="000A4CF2" w:rsidRPr="00B25486">
        <w:t>Baniassadi</w:t>
      </w:r>
      <w:proofErr w:type="spellEnd"/>
      <w:r w:rsidR="000A4CF2" w:rsidRPr="00B25486">
        <w:t xml:space="preserve">, and Gonzalez 2020; </w:t>
      </w:r>
      <w:proofErr w:type="spellStart"/>
      <w:r w:rsidR="000A4CF2" w:rsidRPr="00B25486">
        <w:t>Mavrogianni</w:t>
      </w:r>
      <w:proofErr w:type="spellEnd"/>
      <w:r w:rsidR="000A4CF2" w:rsidRPr="00B25486">
        <w:t xml:space="preserve"> et al. 2012)</w:t>
      </w:r>
      <w:r w:rsidR="000A4CF2">
        <w:fldChar w:fldCharType="end"/>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 xml:space="preserve">(Sun, </w:t>
      </w:r>
      <w:proofErr w:type="spellStart"/>
      <w:r w:rsidR="000A4CF2" w:rsidRPr="004D7661">
        <w:t>Specian</w:t>
      </w:r>
      <w:proofErr w:type="spellEnd"/>
      <w:r w:rsidR="000A4CF2" w:rsidRPr="004D7661">
        <w:t>,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w:t>
      </w:r>
      <w:proofErr w:type="spellStart"/>
      <w:r w:rsidR="000A4CF2" w:rsidRPr="00967078">
        <w:t>Baniassadi</w:t>
      </w:r>
      <w:proofErr w:type="spellEnd"/>
      <w:r w:rsidR="000A4CF2" w:rsidRPr="00967078">
        <w:t>, Heusinger, and Sailor 2018)</w:t>
      </w:r>
      <w:r w:rsidR="000A4CF2">
        <w:fldChar w:fldCharType="end"/>
      </w:r>
      <w:r w:rsidR="000A4CF2">
        <w:t xml:space="preserve"> to model the risk of overheating. Holmes et al. </w:t>
      </w:r>
      <w:r w:rsidR="000A4CF2">
        <w:fldChar w:fldCharType="begin"/>
      </w:r>
      <w:r w:rsidR="00351C61">
        <w: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instrText>
      </w:r>
      <w:r w:rsidR="000A4CF2">
        <w:fldChar w:fldCharType="separate"/>
      </w:r>
      <w:r w:rsidR="000A4CF2" w:rsidRPr="005D6C1F">
        <w:t>(Holmes, Phillips, and Wilson 2016)</w:t>
      </w:r>
      <w:r w:rsidR="000A4CF2">
        <w:fldChar w:fldCharType="end"/>
      </w:r>
      <w:r w:rsidR="000A4CF2">
        <w:t xml:space="preserve"> discuss the suitability of different thermal indices with building performance simulation outputs and recommend acceptable thresholds for residential spaces based on WBGT. While there are many thermal indices, as yet none of them are validated for personal exposure in residential environments,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w:t>
      </w:r>
      <w:proofErr w:type="spellStart"/>
      <w:r w:rsidR="000A4CF2" w:rsidRPr="00000112">
        <w:t>Kuras</w:t>
      </w:r>
      <w:proofErr w:type="spellEnd"/>
      <w:r w:rsidR="000A4CF2" w:rsidRPr="00000112">
        <w:t xml:space="preserve"> et al. 2017)</w:t>
      </w:r>
      <w:r w:rsidR="000A4CF2">
        <w:fldChar w:fldCharType="end"/>
      </w:r>
      <w:r w:rsidR="000A4CF2">
        <w:t xml:space="preserve">. Recently, the </w:t>
      </w:r>
      <w:r w:rsidR="000A4CF2" w:rsidRPr="00566EB9">
        <w:t>Occupational Safety and Health Review Commission</w:t>
      </w:r>
      <w:r w:rsidR="000A4CF2">
        <w:t xml:space="preserve"> criticized OSHA’s use of </w:t>
      </w:r>
      <w:r w:rsidR="00C9201C">
        <w:t>HI</w:t>
      </w:r>
      <w:r w:rsidR="000A4CF2">
        <w:t xml:space="preserve"> to assess risk for heat exposure in occupational settings due to the lack of scientific evidence</w:t>
      </w:r>
      <w:r w:rsidR="00C9201C">
        <w:t xml:space="preserve"> for risk categories</w:t>
      </w:r>
      <w:r w:rsidR="000A4CF2">
        <w:t xml:space="preserve"> </w:t>
      </w:r>
      <w:r w:rsidR="000A4CF2">
        <w:fldChar w:fldCharType="begin"/>
      </w:r>
      <w:r w:rsidR="00351C61">
        <w: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instrText>
      </w:r>
      <w:r w:rsidR="000A4CF2">
        <w:fldChar w:fldCharType="separate"/>
      </w:r>
      <w:r w:rsidR="00351C61" w:rsidRPr="00351C61">
        <w:rPr>
          <w:rFonts w:cs="Times New Roman"/>
        </w:rPr>
        <w:t>(“Secretary of Labor v. A.H. Sturgill Roofing, Inc.” 2019)</w:t>
      </w:r>
      <w:r w:rsidR="000A4CF2">
        <w:fldChar w:fldCharType="end"/>
      </w:r>
      <w:r w:rsidR="000A4CF2">
        <w:t>.</w:t>
      </w:r>
    </w:p>
    <w:p w14:paraId="5F72F5FF" w14:textId="26D3025F" w:rsidR="00652E43" w:rsidRDefault="00D459CC" w:rsidP="003E0F42">
      <w:pPr>
        <w:tabs>
          <w:tab w:val="left" w:pos="3887"/>
        </w:tabs>
      </w:pPr>
      <w:r>
        <w:lastRenderedPageBreak/>
        <w:t>The second research gap</w:t>
      </w:r>
      <w:r w:rsidR="003E0F42">
        <w:t xml:space="preserve"> is </w:t>
      </w:r>
      <w:r w:rsidR="00BD2FE1">
        <w:t>limited</w:t>
      </w:r>
      <w:r w:rsidR="0063651F">
        <w:t xml:space="preserve"> </w:t>
      </w:r>
      <w:r>
        <w:t>consideration</w:t>
      </w:r>
      <w:r w:rsidR="0063651F">
        <w:t xml:space="preserve"> for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building and occupant characteristics</w:t>
      </w:r>
      <w:r w:rsidR="005B2E1D">
        <w:t>.</w:t>
      </w:r>
      <w:r w:rsidR="00BC13B5">
        <w:t xml:space="preserve"> </w:t>
      </w:r>
      <w:proofErr w:type="spellStart"/>
      <w:r w:rsidR="00BC13B5">
        <w:t>Baniassadi</w:t>
      </w:r>
      <w:proofErr w:type="spellEnd"/>
      <w:r w:rsidR="00BC13B5">
        <w:t xml:space="preserve">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w:t>
      </w:r>
      <w:proofErr w:type="spellStart"/>
      <w:r w:rsidR="005B2E1D" w:rsidRPr="005B2E1D">
        <w:t>Baniassadi</w:t>
      </w:r>
      <w:proofErr w:type="spellEnd"/>
      <w:r w:rsidR="005B2E1D" w:rsidRPr="005B2E1D">
        <w:t xml:space="preserve">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3B69D18C" w14:textId="66108E03" w:rsidR="002A7CA9" w:rsidRDefault="00B73127" w:rsidP="00D36EE5">
      <w:pPr>
        <w:tabs>
          <w:tab w:val="left" w:pos="3887"/>
        </w:tabs>
      </w:pPr>
      <w:r>
        <w:t>To overcome these research gaps, th</w:t>
      </w:r>
      <w:r w:rsidR="007C7162">
        <w:t>is</w:t>
      </w:r>
      <w:r>
        <w:t xml:space="preserve"> study </w:t>
      </w:r>
      <w:r w:rsidR="00472389">
        <w:t>uses supervised machine learning to predict</w:t>
      </w:r>
      <w:r w:rsidR="009D3D2C">
        <w:t xml:space="preserve"> temperature-related morbidity based on a large-scal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E70867">
        <w:t xml:space="preserve">We compare model performance </w:t>
      </w:r>
      <w:r w:rsidR="00405503">
        <w:t>with different groups of input features, including building characteristics</w:t>
      </w:r>
      <w:r w:rsidR="00472389">
        <w:t xml:space="preserve"> and demographics</w:t>
      </w:r>
      <w:r w:rsidR="00405503">
        <w:t xml:space="preserve">. </w:t>
      </w:r>
      <w:r w:rsidR="00A2453B">
        <w:t>Reviewing the relative importance of model input features</w:t>
      </w:r>
      <w:r w:rsidR="000F545D">
        <w:t xml:space="preserve"> can help public agencies prioritize data collecti</w:t>
      </w:r>
      <w:r w:rsidR="00BD40EB">
        <w:t>on</w:t>
      </w:r>
      <w:r w:rsidR="008918B8">
        <w:t xml:space="preserve"> to improve model accuracy</w:t>
      </w:r>
      <w:r w:rsidR="00BD40EB">
        <w:t xml:space="preserve">. 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27291429" w:rsidR="009622F0" w:rsidRDefault="00D56D97" w:rsidP="008D0432">
      <w:r>
        <w:t>The primary source of data for this study</w:t>
      </w:r>
      <w:r w:rsidR="008D0432">
        <w:t xml:space="preserve"> </w:t>
      </w:r>
      <w:r w:rsidR="00C87584">
        <w:t>is</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7755E8BD" w:rsidR="00C87584" w:rsidRDefault="00C87584" w:rsidP="008D0432">
      <w:r>
        <w:t>Of relevance for this study, the</w:t>
      </w:r>
      <w:r>
        <w:t xml:space="preserve"> two most recent cycles of RECS</w:t>
      </w:r>
      <w:r>
        <w:t>, 2015 and 2020</w:t>
      </w:r>
      <w:r>
        <w:t xml:space="preserve"> ask respondents if in the last year, if 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r>
        <w:t xml:space="preserve">.  This study treats an affirmative response to either question as a temperature-related morbidity. While the questions are vague regarding duration and severity of extreme temperatures and who in the household needed medical assistance, it provides a source of empirical evidence that the household experienced a thermally hazardous interior environment. </w:t>
      </w:r>
    </w:p>
    <w:p w14:paraId="0ECFB250" w14:textId="0182E327" w:rsidR="009622F0" w:rsidRDefault="009622F0" w:rsidP="008D0432">
      <w:r>
        <w:t xml:space="preserve">Each RECS is an independent cross-sectional study of residential energy use, so each iteration of the survey is slightly different. </w:t>
      </w:r>
      <w:r w:rsidR="0025391F">
        <w:t>The EIA selects samples to statistically represent all U.S. households 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 xml:space="preserve">The 2015 survey cycle collected data through a combination of computer-assisted personal interviews (CAPI), internet, and mailings.  The 2020 survey cycle relied entirely on self-administered web and paper questionaries. </w:t>
      </w:r>
      <w:r w:rsidR="0082049E">
        <w:t>Because there were no in-person interviews, the 2020 survey did not rely on a clustered sampling method like in 2015. The impact of this change is a three-fold increase in sample size – 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 </w:t>
      </w:r>
    </w:p>
    <w:p w14:paraId="323DC616" w14:textId="79DB6A95" w:rsidR="0082049E" w:rsidRDefault="0082049E" w:rsidP="008D0432">
      <w:r>
        <w:t xml:space="preserve">In this study, to </w:t>
      </w:r>
      <w:r w:rsidR="002C0018">
        <w:t>combine</w:t>
      </w:r>
      <w:r>
        <w:t xml:space="preserve"> the 2015 and 2020 surveys, we treat each sample as an independent observation. When making population estimates, we will display results for each year separately, using the sample weights for that survey iteration.</w:t>
      </w:r>
    </w:p>
    <w:p w14:paraId="190C21ED" w14:textId="77777777" w:rsidR="008D0432" w:rsidRDefault="008D0432" w:rsidP="008D0432">
      <w:pPr>
        <w:pStyle w:val="Tablecaption"/>
      </w:pPr>
      <w:bookmarkStart w:id="1" w:name="_Ref80686156"/>
      <w:r>
        <w:t xml:space="preserve">Table </w:t>
      </w:r>
      <w:fldSimple w:instr=" SEQ Table \* ARABIC ">
        <w:r>
          <w:rPr>
            <w:noProof/>
          </w:rPr>
          <w:t>1</w:t>
        </w:r>
      </w:fldSimple>
      <w:bookmarkEnd w:id="1"/>
      <w:r>
        <w:t xml:space="preserve">. Description of dataset used for the analysis of this </w:t>
      </w:r>
      <w:proofErr w:type="gramStart"/>
      <w:r>
        <w:t>paper</w:t>
      </w:r>
      <w:proofErr w:type="gramEnd"/>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7"/>
        <w:gridCol w:w="643"/>
      </w:tblGrid>
      <w:tr w:rsidR="008D0432" w14:paraId="508E784A" w14:textId="77777777" w:rsidTr="00405503">
        <w:tc>
          <w:tcPr>
            <w:tcW w:w="0" w:type="auto"/>
            <w:tcBorders>
              <w:top w:val="single" w:sz="4" w:space="0" w:color="DBDBDB" w:themeColor="accent3" w:themeTint="66"/>
              <w:bottom w:val="single" w:sz="4" w:space="0" w:color="DBDBDB" w:themeColor="accent3" w:themeTint="66"/>
            </w:tcBorders>
          </w:tcPr>
          <w:p w14:paraId="017E50AD" w14:textId="77777777" w:rsidR="008D0432" w:rsidRPr="00EE6FB0" w:rsidRDefault="008D0432" w:rsidP="00405503">
            <w:pPr>
              <w:pStyle w:val="Tabletext"/>
              <w:rPr>
                <w:b/>
                <w:bCs/>
              </w:rPr>
            </w:pPr>
            <w:r w:rsidRPr="00EE6FB0">
              <w:rPr>
                <w:b/>
                <w:bCs/>
              </w:rPr>
              <w:lastRenderedPageBreak/>
              <w:t>Group</w:t>
            </w:r>
          </w:p>
        </w:tc>
        <w:tc>
          <w:tcPr>
            <w:tcW w:w="0" w:type="auto"/>
            <w:tcBorders>
              <w:top w:val="single" w:sz="4" w:space="0" w:color="DBDBDB" w:themeColor="accent3" w:themeTint="66"/>
              <w:bottom w:val="single" w:sz="4" w:space="0" w:color="DBDBDB" w:themeColor="accent3" w:themeTint="66"/>
            </w:tcBorders>
          </w:tcPr>
          <w:p w14:paraId="65E9AC93" w14:textId="4B5241A2" w:rsidR="008D0432" w:rsidRPr="00EE6FB0" w:rsidRDefault="00DB31E5" w:rsidP="00405503">
            <w:pPr>
              <w:pStyle w:val="Tabletext"/>
              <w:rPr>
                <w:b/>
                <w:bCs/>
              </w:rPr>
            </w:pPr>
            <w:r>
              <w:rPr>
                <w:b/>
                <w:bCs/>
              </w:rPr>
              <w:t>2015</w:t>
            </w:r>
          </w:p>
        </w:tc>
      </w:tr>
      <w:tr w:rsidR="008D0432" w14:paraId="7299E047" w14:textId="77777777" w:rsidTr="00405503">
        <w:tc>
          <w:tcPr>
            <w:tcW w:w="0" w:type="auto"/>
            <w:tcBorders>
              <w:top w:val="single" w:sz="4" w:space="0" w:color="DBDBDB" w:themeColor="accent3" w:themeTint="66"/>
            </w:tcBorders>
          </w:tcPr>
          <w:p w14:paraId="04A9A1FA" w14:textId="77777777" w:rsidR="008D0432" w:rsidRDefault="008D0432" w:rsidP="00405503">
            <w:pPr>
              <w:pStyle w:val="Tabletext"/>
            </w:pPr>
            <w:r>
              <w:t>Heat-related morbidity</w:t>
            </w:r>
          </w:p>
        </w:tc>
        <w:tc>
          <w:tcPr>
            <w:tcW w:w="0" w:type="auto"/>
            <w:tcBorders>
              <w:top w:val="single" w:sz="4" w:space="0" w:color="DBDBDB" w:themeColor="accent3" w:themeTint="66"/>
            </w:tcBorders>
          </w:tcPr>
          <w:p w14:paraId="7AB7A74B" w14:textId="77777777" w:rsidR="008D0432" w:rsidRDefault="008D0432" w:rsidP="00405503">
            <w:pPr>
              <w:pStyle w:val="Tabletext"/>
            </w:pPr>
            <w:r>
              <w:t>54</w:t>
            </w:r>
          </w:p>
        </w:tc>
      </w:tr>
      <w:tr w:rsidR="008D0432" w14:paraId="40A32B66" w14:textId="77777777" w:rsidTr="00405503">
        <w:tc>
          <w:tcPr>
            <w:tcW w:w="0" w:type="auto"/>
          </w:tcPr>
          <w:p w14:paraId="143E03B3" w14:textId="77777777" w:rsidR="008D0432" w:rsidRDefault="008D0432" w:rsidP="00405503">
            <w:pPr>
              <w:pStyle w:val="Tabletext"/>
            </w:pPr>
            <w:r>
              <w:t>Cold-related morbidity</w:t>
            </w:r>
          </w:p>
        </w:tc>
        <w:tc>
          <w:tcPr>
            <w:tcW w:w="0" w:type="auto"/>
          </w:tcPr>
          <w:p w14:paraId="2A209FE7" w14:textId="77777777" w:rsidR="008D0432" w:rsidRDefault="008D0432" w:rsidP="00405503">
            <w:pPr>
              <w:pStyle w:val="Tabletext"/>
            </w:pPr>
            <w:r>
              <w:t>39</w:t>
            </w:r>
          </w:p>
        </w:tc>
      </w:tr>
      <w:tr w:rsidR="008D0432" w14:paraId="010EB7D4" w14:textId="77777777" w:rsidTr="00405503">
        <w:tc>
          <w:tcPr>
            <w:tcW w:w="0" w:type="auto"/>
          </w:tcPr>
          <w:p w14:paraId="4EC4B0A9" w14:textId="77777777" w:rsidR="008D0432" w:rsidRDefault="008D0432" w:rsidP="00405503">
            <w:pPr>
              <w:pStyle w:val="Tabletext"/>
            </w:pPr>
            <w:r>
              <w:t>Any temperature-related morbidity</w:t>
            </w:r>
          </w:p>
        </w:tc>
        <w:tc>
          <w:tcPr>
            <w:tcW w:w="0" w:type="auto"/>
          </w:tcPr>
          <w:p w14:paraId="6ABA1D9B" w14:textId="77777777" w:rsidR="008D0432" w:rsidRDefault="008D0432" w:rsidP="00405503">
            <w:pPr>
              <w:pStyle w:val="Tabletext"/>
            </w:pPr>
            <w:r>
              <w:t>81</w:t>
            </w:r>
          </w:p>
        </w:tc>
      </w:tr>
      <w:tr w:rsidR="008D0432" w14:paraId="2AAD9108" w14:textId="77777777" w:rsidTr="00405503">
        <w:tc>
          <w:tcPr>
            <w:tcW w:w="0" w:type="auto"/>
          </w:tcPr>
          <w:p w14:paraId="2CAEDE70" w14:textId="77777777" w:rsidR="008D0432" w:rsidRDefault="008D0432" w:rsidP="00405503">
            <w:pPr>
              <w:pStyle w:val="Tabletext"/>
            </w:pPr>
            <w:r>
              <w:t>None</w:t>
            </w:r>
          </w:p>
        </w:tc>
        <w:tc>
          <w:tcPr>
            <w:tcW w:w="0" w:type="auto"/>
          </w:tcPr>
          <w:p w14:paraId="4B983EC9" w14:textId="77777777" w:rsidR="008D0432" w:rsidRDefault="008D0432" w:rsidP="00405503">
            <w:pPr>
              <w:pStyle w:val="Tabletext"/>
              <w:spacing w:after="160"/>
            </w:pPr>
            <w:r>
              <w:t>5605</w:t>
            </w:r>
          </w:p>
        </w:tc>
      </w:tr>
    </w:tbl>
    <w:p w14:paraId="5FA1A031" w14:textId="2047BE89" w:rsidR="008D0432" w:rsidRDefault="008D0432" w:rsidP="008D0432">
      <w:r>
        <w:t xml:space="preserve">To explore patterns in households that experienced temperature-related morbidity </w:t>
      </w:r>
      <w:r w:rsidR="00637DFD">
        <w:t>we</w:t>
      </w:r>
      <w:r>
        <w:t xml:space="preserve"> </w:t>
      </w:r>
      <w:r w:rsidR="00FF282D">
        <w:t>narrowed</w:t>
      </w:r>
      <w:r>
        <w:t xml:space="preserve"> the over 750 household characteristics described in the RECS dataset to </w:t>
      </w:r>
      <w:r w:rsidR="006C61B1">
        <w:t xml:space="preserve">approximately </w:t>
      </w:r>
      <w:r w:rsidR="00C91C85">
        <w:t>3</w:t>
      </w:r>
      <w:r w:rsidR="006C61B1">
        <w:t xml:space="preserve">0 </w:t>
      </w:r>
      <w:r>
        <w:t>related to</w:t>
      </w:r>
      <w:r w:rsidR="00C87584">
        <w:t xml:space="preserve"> either vulnerability or exposure to extreme temperature</w:t>
      </w:r>
      <w:r>
        <w:t xml:space="preserve">. These variables </w:t>
      </w:r>
      <w:r w:rsidR="000927BB">
        <w:t>fall under</w:t>
      </w:r>
      <w:r>
        <w:t xml:space="preserve"> </w:t>
      </w:r>
      <w:r w:rsidR="00C87584">
        <w:t>5</w:t>
      </w:r>
      <w:r>
        <w:t xml:space="preserve"> categories: climate, demographic, building construction, building envelope, and building HVAC</w:t>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405503">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r w:rsidR="009A532E">
        <w:t>.</w:t>
      </w:r>
      <w:r w:rsidR="00EF347C">
        <w:t xml:space="preserve"> </w:t>
      </w:r>
    </w:p>
    <w:p w14:paraId="30F64462" w14:textId="096F5F26" w:rsidR="009A532E" w:rsidRDefault="009A532E" w:rsidP="009A532E">
      <w:pPr>
        <w:pStyle w:val="Heading3List"/>
      </w:pPr>
      <w:r>
        <w:t>Climate</w:t>
      </w:r>
    </w:p>
    <w:p w14:paraId="568B7228" w14:textId="74DD5730"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w:t>
      </w:r>
      <w:proofErr w:type="spellStart"/>
      <w:r w:rsidR="008D0432" w:rsidRPr="00361DAE">
        <w:t>Uejio</w:t>
      </w:r>
      <w:proofErr w:type="spellEnd"/>
      <w:r w:rsidR="008D0432" w:rsidRPr="00361DAE">
        <w:t xml:space="preserve"> et al. 2011)</w:t>
      </w:r>
      <w:r w:rsidR="008D0432">
        <w:fldChar w:fldCharType="end"/>
      </w:r>
      <w:r w:rsidR="008D0432">
        <w:t xml:space="preserve">, because it represents </w:t>
      </w:r>
      <w:r w:rsidR="00392DD7">
        <w:t xml:space="preserve">local </w:t>
      </w:r>
      <w:r w:rsidR="008D0432">
        <w:t xml:space="preserve">exposure to high temperatures. Due to the EIA’s objective to forecast energy demand, climatic variables in RECS are oriented towards HVAC system </w:t>
      </w:r>
      <w:r w:rsidR="000516FC">
        <w:t>operation</w:t>
      </w:r>
      <w:r w:rsidR="008D0432">
        <w:t>, such as cooling and heating degree-days</w:t>
      </w:r>
      <w:r w:rsidR="00323243">
        <w:t xml:space="preserve">, </w:t>
      </w:r>
      <w:r w:rsidR="008D0432">
        <w:t>cooling and heating design-temperature</w:t>
      </w:r>
      <w:r w:rsidR="00323243">
        <w:t xml:space="preserve">, and climate zone. </w:t>
      </w:r>
    </w:p>
    <w:p w14:paraId="62DE423B" w14:textId="4542BE69" w:rsidR="009A532E" w:rsidRDefault="009A532E" w:rsidP="009A532E">
      <w:pPr>
        <w:pStyle w:val="Heading3List"/>
      </w:pPr>
      <w:r>
        <w:t>Demographic</w:t>
      </w:r>
    </w:p>
    <w:p w14:paraId="3EA75A1F" w14:textId="57B5703C" w:rsidR="008D0432" w:rsidRDefault="008D0432" w:rsidP="008D0432">
      <w:r>
        <w:t xml:space="preserve">Many epidemiological studies have investigated the relationship between </w:t>
      </w:r>
      <w:r w:rsidR="009C5340">
        <w:t xml:space="preserve">different </w:t>
      </w:r>
      <w:r>
        <w:t xml:space="preserve">demographic and socioeconomic variables on heat-related mortality. Several studies identify elderly age as a vulnerability factor, but there is 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 xml:space="preserve">(Applegate et al. 1981; O’Neill, </w:t>
      </w:r>
      <w:proofErr w:type="spellStart"/>
      <w:r w:rsidRPr="00F070A1">
        <w:rPr>
          <w:rFonts w:cs="Times New Roman"/>
          <w:szCs w:val="24"/>
        </w:rPr>
        <w:t>Zanobetti</w:t>
      </w:r>
      <w:proofErr w:type="spellEnd"/>
      <w:r w:rsidRPr="00F070A1">
        <w:rPr>
          <w:rFonts w:cs="Times New Roman"/>
          <w:szCs w:val="24"/>
        </w:rPr>
        <w:t xml:space="preserve">, and Schwartz 2003; </w:t>
      </w:r>
      <w:proofErr w:type="spellStart"/>
      <w:r w:rsidRPr="00F070A1">
        <w:rPr>
          <w:rFonts w:cs="Times New Roman"/>
          <w:szCs w:val="24"/>
        </w:rPr>
        <w:t>Ballester</w:t>
      </w:r>
      <w:proofErr w:type="spellEnd"/>
      <w:r w:rsidRPr="00F070A1">
        <w:rPr>
          <w:rFonts w:cs="Times New Roman"/>
          <w:szCs w:val="24"/>
        </w:rPr>
        <w:t xml:space="preserve"> et al. 1997; Centers for Disease Control and Prevention (CDC) 1995; Conti et al. 2005)</w:t>
      </w:r>
      <w:r>
        <w:fldChar w:fldCharType="end"/>
      </w:r>
      <w:r>
        <w:t xml:space="preserve">. The elderly may be more likely to have co-morbidities and take medication that affect thermoregulation. They also may have limited mobility to access cooling centers or limit AC usage due to fixed income. Several studies also suggest a link between income and heat-related mortality as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 xml:space="preserve">(Naughton et al. 2002; </w:t>
      </w:r>
      <w:proofErr w:type="spellStart"/>
      <w:r w:rsidRPr="00C67407">
        <w:t>Curriero</w:t>
      </w:r>
      <w:proofErr w:type="spellEnd"/>
      <w:r w:rsidRPr="00C67407">
        <w:t xml:space="preserve">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w:t>
      </w:r>
      <w:proofErr w:type="spellStart"/>
      <w:r w:rsidRPr="008941AE">
        <w:t>Uejio</w:t>
      </w:r>
      <w:proofErr w:type="spellEnd"/>
      <w:r w:rsidRPr="008941AE">
        <w:t xml:space="preserve">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w:t>
      </w:r>
      <w:proofErr w:type="spellStart"/>
      <w:r>
        <w:t>Klinenberg’s</w:t>
      </w:r>
      <w:proofErr w:type="spellEnd"/>
      <w:r>
        <w:t xml:space="preserve"> sociological analysis of the 1995 Chicago heat wave found a higher risk of death in individuals with limited social 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w:t>
      </w:r>
      <w:proofErr w:type="spellStart"/>
      <w:r w:rsidRPr="00BA4B6C">
        <w:t>Klinenberg</w:t>
      </w:r>
      <w:proofErr w:type="spellEnd"/>
      <w:r w:rsidRPr="00BA4B6C">
        <w:t xml:space="preserve"> 2015)</w:t>
      </w:r>
      <w:r>
        <w:fldChar w:fldCharType="end"/>
      </w:r>
      <w:r>
        <w:t xml:space="preserve">. </w:t>
      </w:r>
      <w:r w:rsidR="009C5340">
        <w:t xml:space="preserve">These individuals may be at higher risk of not being checked on regularly during a heat emergency. </w:t>
      </w:r>
      <w:r>
        <w:t xml:space="preserve">On the other hand large households (7+ members) may 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w:t>
      </w:r>
      <w:proofErr w:type="spellStart"/>
      <w:r w:rsidRPr="00ED7B70">
        <w:t>Uejio</w:t>
      </w:r>
      <w:proofErr w:type="spellEnd"/>
      <w:r w:rsidRPr="00ED7B70">
        <w:t xml:space="preserve"> et al. 2011)</w:t>
      </w:r>
      <w:r>
        <w:fldChar w:fldCharType="end"/>
      </w:r>
      <w:r>
        <w:t xml:space="preserve">. The impact of race and ethnicity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 xml:space="preserve">(O’Neill, </w:t>
      </w:r>
      <w:proofErr w:type="spellStart"/>
      <w:r w:rsidRPr="003C7E3B">
        <w:rPr>
          <w:rFonts w:cs="Times New Roman"/>
          <w:szCs w:val="24"/>
        </w:rPr>
        <w:t>Zanobetti</w:t>
      </w:r>
      <w:proofErr w:type="spellEnd"/>
      <w:r w:rsidRPr="003C7E3B">
        <w:rPr>
          <w:rFonts w:cs="Times New Roman"/>
          <w:szCs w:val="24"/>
        </w:rPr>
        <w:t>, and Schwartz 2005; Schwartz 2005)</w:t>
      </w:r>
      <w:r>
        <w:fldChar w:fldCharType="end"/>
      </w:r>
      <w:r>
        <w:t xml:space="preserve">. </w:t>
      </w:r>
    </w:p>
    <w:p w14:paraId="0CEA90A0" w14:textId="77777777" w:rsidR="00125F1F" w:rsidRDefault="00125F1F" w:rsidP="00125F1F">
      <w:pPr>
        <w:pStyle w:val="Heading3List"/>
      </w:pPr>
      <w:r>
        <w:t>Building construction</w:t>
      </w:r>
    </w:p>
    <w:p w14:paraId="2B20674E" w14:textId="184A3D65" w:rsidR="008D0432" w:rsidRDefault="008D0432" w:rsidP="008D0432">
      <w:r>
        <w:t xml:space="preserve">Building construction represents variables related to the building age and form. As mentioned in Section </w:t>
      </w:r>
      <w:r w:rsidR="00274451">
        <w:fldChar w:fldCharType="begin"/>
      </w:r>
      <w:r w:rsidR="00274451">
        <w:instrText xml:space="preserve"> REF _Ref150108267 \r \h </w:instrText>
      </w:r>
      <w:r w:rsidR="00274451">
        <w:fldChar w:fldCharType="separate"/>
      </w:r>
      <w:r w:rsidR="00274451">
        <w:t>1.2</w:t>
      </w:r>
      <w:r w:rsidR="00274451">
        <w:fldChar w:fldCharType="end"/>
      </w:r>
      <w:r>
        <w:t xml:space="preserve">, several city and state-level HVI use construction age as a </w:t>
      </w:r>
      <w:r w:rsidR="00274451">
        <w:t>catch-all</w:t>
      </w:r>
      <w:r>
        <w:t xml:space="preserve"> for other </w:t>
      </w:r>
      <w:r w:rsidR="00274451">
        <w:t xml:space="preserve">building </w:t>
      </w:r>
      <w:r>
        <w:t xml:space="preserve">characteristics </w:t>
      </w:r>
      <w:r>
        <w:fldChar w:fldCharType="begin"/>
      </w:r>
      <w:r w:rsidR="00351C6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C94FC7">
        <w:t>(</w:t>
      </w:r>
      <w:proofErr w:type="spellStart"/>
      <w:r w:rsidRPr="00C94FC7">
        <w:t>Rinner</w:t>
      </w:r>
      <w:proofErr w:type="spellEnd"/>
      <w:r w:rsidRPr="00C94FC7">
        <w:t xml:space="preserve"> et al. 2010; </w:t>
      </w:r>
      <w:proofErr w:type="spellStart"/>
      <w:r w:rsidRPr="00C94FC7">
        <w:t>Uejio</w:t>
      </w:r>
      <w:proofErr w:type="spellEnd"/>
      <w:r w:rsidRPr="00C94FC7">
        <w:t xml:space="preserve"> et al. 2011; Nayak et al. 2018)</w:t>
      </w:r>
      <w:r>
        <w:fldChar w:fldCharType="end"/>
      </w:r>
      <w:r>
        <w:t xml:space="preserve">. A building performance simulation study of London dwellings found a significant impact of archetype, a combination of construction age and construction type on overheating risk </w:t>
      </w:r>
      <w:r>
        <w:fldChar w:fldCharType="begin"/>
      </w:r>
      <w:r w:rsidR="00351C61">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E606B8">
        <w:t>(</w:t>
      </w:r>
      <w:proofErr w:type="spellStart"/>
      <w:r w:rsidRPr="00E606B8">
        <w:t>Mavrogianni</w:t>
      </w:r>
      <w:proofErr w:type="spellEnd"/>
      <w:r w:rsidRPr="00E606B8">
        <w:t xml:space="preserve"> et al. 2012)</w:t>
      </w:r>
      <w:r>
        <w:fldChar w:fldCharType="end"/>
      </w:r>
      <w:r>
        <w:t xml:space="preserve">. Samuelson et al. </w:t>
      </w:r>
      <w:r>
        <w:fldChar w:fldCharType="begin"/>
      </w:r>
      <w:r w:rsidR="00351C6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w:t>
      </w:r>
      <w:r w:rsidR="003D0D7B">
        <w:t xml:space="preserve">suggests </w:t>
      </w:r>
      <w:r>
        <w:t>that detached buildings may</w:t>
      </w:r>
      <w:r w:rsidR="00036A3B">
        <w:t xml:space="preserve"> be less vulnerable due to a</w:t>
      </w:r>
      <w:r>
        <w:t xml:space="preserve"> greater potential for exposed walls to exchange heat and more opportunities for cross-ventilation. Similarly, Lomas </w:t>
      </w:r>
      <w:r>
        <w:fldChar w:fldCharType="begin"/>
      </w:r>
      <w:r w:rsidR="00351C6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fldChar w:fldCharType="separate"/>
      </w:r>
      <w:r w:rsidR="000732E2" w:rsidRPr="000732E2">
        <w:t>(Lomas 2021)</w:t>
      </w:r>
      <w:r>
        <w:fldChar w:fldCharType="end"/>
      </w:r>
      <w:r>
        <w:t xml:space="preserve"> singles out flats or apartments because</w:t>
      </w:r>
      <w:r w:rsidR="00D86566">
        <w:t xml:space="preserve"> of more limited opportunities for natural ventilation</w:t>
      </w:r>
      <w:r>
        <w:t xml:space="preserve">. </w:t>
      </w:r>
    </w:p>
    <w:p w14:paraId="2D1DC666" w14:textId="585BE2EF" w:rsidR="00125F1F" w:rsidRDefault="00125F1F" w:rsidP="00125F1F">
      <w:pPr>
        <w:pStyle w:val="Heading3List"/>
      </w:pPr>
      <w:r>
        <w:lastRenderedPageBreak/>
        <w:t>Building envelope</w:t>
      </w:r>
    </w:p>
    <w:p w14:paraId="1527E43E" w14:textId="3510B6F3" w:rsidR="008D0432" w:rsidRDefault="008D0432" w:rsidP="00636EE7">
      <w: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fldChar w:fldCharType="begin"/>
      </w:r>
      <w:r w:rsidR="00351C6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543F50">
        <w:t>(</w:t>
      </w:r>
      <w:proofErr w:type="spellStart"/>
      <w:r w:rsidRPr="00543F50">
        <w:t>Mavrogianni</w:t>
      </w:r>
      <w:proofErr w:type="spellEnd"/>
      <w:r w:rsidRPr="00543F50">
        <w:t xml:space="preserve"> et al. 2012; Porritt et al. 2012)</w:t>
      </w:r>
      <w:r>
        <w:fldChar w:fldCharType="end"/>
      </w:r>
      <w:r>
        <w:t xml:space="preserve">. Porritt et al. </w:t>
      </w:r>
      <w:r>
        <w:fldChar w:fldCharType="begin"/>
      </w:r>
      <w:r w:rsidR="00351C6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D81CAC">
        <w:t>(Porritt et al. 2012)</w:t>
      </w:r>
      <w:r>
        <w:fldChar w:fldCharType="end"/>
      </w:r>
      <w:r>
        <w:t xml:space="preserve"> also found a correlation between roof and wall surface reflectivity i.e., inverse of solar absorptivity and overheating risk. Samuelson et al. </w:t>
      </w:r>
      <w:r>
        <w:fldChar w:fldCharType="begin"/>
      </w:r>
      <w:r w:rsidR="00351C6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infers that other building envelope characteristics like infiltration, and window-to-wall ratio may also be significant. </w:t>
      </w:r>
      <w:r w:rsidR="00FD666F">
        <w:t xml:space="preserve">One HVI considered </w:t>
      </w:r>
      <w:r w:rsidR="004F65CD">
        <w:t>houses with thermally massive materials</w:t>
      </w:r>
      <w:r w:rsidR="00D71DE3">
        <w:t xml:space="preserve"> to have greater adaptive capacity</w:t>
      </w:r>
      <w:r w:rsidR="004F65CD">
        <w:t xml:space="preserve"> </w:t>
      </w:r>
      <w:r w:rsidR="004F65CD">
        <w:fldChar w:fldCharType="begin"/>
      </w:r>
      <w:r w:rsidR="00351C6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004F65CD">
        <w:fldChar w:fldCharType="separate"/>
      </w:r>
      <w:r w:rsidR="004F65CD" w:rsidRPr="004F65CD">
        <w:t>(</w:t>
      </w:r>
      <w:proofErr w:type="spellStart"/>
      <w:r w:rsidR="004F65CD" w:rsidRPr="004F65CD">
        <w:t>Inostroza</w:t>
      </w:r>
      <w:proofErr w:type="spellEnd"/>
      <w:r w:rsidR="004F65CD" w:rsidRPr="004F65CD">
        <w:t>, Palme, and de la Barrera 2016)</w:t>
      </w:r>
      <w:r w:rsidR="004F65CD">
        <w:fldChar w:fldCharType="end"/>
      </w:r>
      <w:r w:rsidR="00D71DE3">
        <w:t>. Thermal mass describes building materials with high heat capacity, such as brick, stone, and concrete</w:t>
      </w:r>
      <w:r w:rsidR="007A46D6">
        <w:t xml:space="preserve">, which </w:t>
      </w:r>
      <w:r w:rsidR="00420AD7">
        <w:t>can</w:t>
      </w:r>
      <w:r w:rsidR="007A46D6">
        <w:t xml:space="preserve"> buffer temperature fluctuations. </w:t>
      </w:r>
    </w:p>
    <w:p w14:paraId="0B4D6591" w14:textId="0F666F79" w:rsidR="00125F1F" w:rsidRDefault="00125F1F" w:rsidP="00125F1F">
      <w:pPr>
        <w:pStyle w:val="Heading3List"/>
      </w:pPr>
      <w:r>
        <w:t>Building HVAC</w:t>
      </w:r>
    </w:p>
    <w:p w14:paraId="366BEE40" w14:textId="2F77C65B" w:rsidR="008D0432" w:rsidRDefault="008D0432" w:rsidP="008D0432">
      <w:r>
        <w:t xml:space="preserve">Building HVAC characteristics describe the presence </w:t>
      </w:r>
      <w:r>
        <w:fldChar w:fldCharType="begin"/>
      </w:r>
      <w:r w:rsidR="00351C6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w:t>
      </w:r>
      <w:proofErr w:type="spellStart"/>
      <w:r w:rsidRPr="000B41BF">
        <w:t>Curriero</w:t>
      </w:r>
      <w:proofErr w:type="spellEnd"/>
      <w:r w:rsidRPr="000B41BF">
        <w:t xml:space="preserve"> et al. 2002)</w:t>
      </w:r>
      <w:r>
        <w:fldChar w:fldCharType="end"/>
      </w:r>
      <w:r>
        <w:t xml:space="preserve">, type </w:t>
      </w:r>
      <w:r>
        <w:fldChar w:fldCharType="begin"/>
      </w:r>
      <w:r w:rsidR="00351C6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 xml:space="preserve">(O’Neill, </w:t>
      </w:r>
      <w:proofErr w:type="spellStart"/>
      <w:r w:rsidRPr="00D277FA">
        <w:rPr>
          <w:rFonts w:cs="Times New Roman"/>
          <w:szCs w:val="24"/>
        </w:rPr>
        <w:t>Zanobetti</w:t>
      </w:r>
      <w:proofErr w:type="spellEnd"/>
      <w:r w:rsidRPr="00D277FA">
        <w:rPr>
          <w:rFonts w:cs="Times New Roman"/>
          <w:szCs w:val="24"/>
        </w:rPr>
        <w:t>, and Schwartz 2005)</w:t>
      </w:r>
      <w:r>
        <w:fldChar w:fldCharType="end"/>
      </w:r>
      <w:r>
        <w:t xml:space="preserve">, and functionality </w:t>
      </w:r>
      <w:r>
        <w:fldChar w:fldCharType="begin"/>
      </w:r>
      <w:r w:rsidR="00351C6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Samuelson et al. </w:t>
      </w:r>
      <w:r>
        <w:fldChar w:fldCharType="begin"/>
      </w:r>
      <w:r w:rsidR="00351C61">
        <w: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also suggests consideration for electric fans. While fans cannot reduce air temperature, they can aid evaporative cooling in air temperatures as high as 50 °C and 10% relative humidity </w:t>
      </w:r>
      <w:r>
        <w:fldChar w:fldCharType="begin"/>
      </w:r>
      <w:r w:rsidR="00351C61">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xml:space="preserve">. </w:t>
      </w:r>
      <w:r w:rsidR="00546566">
        <w:t>Finally, we also consider availability of alternate power sources such as a back-up generator or on-site solar panels</w:t>
      </w:r>
      <w:r w:rsidR="00D00B11">
        <w:t xml:space="preserve"> as they may reduce interruptions to </w:t>
      </w:r>
      <w:r w:rsidR="00274451">
        <w:t>HVAC systems</w:t>
      </w:r>
      <w:r w:rsidR="00D00B11">
        <w:t>, which to our knowledge has not been considered in any previous work.</w:t>
      </w:r>
    </w:p>
    <w:p w14:paraId="3E385FA7" w14:textId="1B77840C" w:rsidR="008D0432" w:rsidRDefault="008D0432" w:rsidP="008D0432">
      <w:pPr>
        <w:pStyle w:val="Tablecaption"/>
      </w:pPr>
      <w:bookmarkStart w:id="2" w:name="_Ref77436719"/>
      <w:r>
        <w:t xml:space="preserve">Table </w:t>
      </w:r>
      <w:fldSimple w:instr=" SEQ Table \* ARABIC ">
        <w:r>
          <w:rPr>
            <w:noProof/>
          </w:rPr>
          <w:t>2</w:t>
        </w:r>
      </w:fldSimple>
      <w:bookmarkEnd w:id="2"/>
      <w:r>
        <w:t xml:space="preserve">. Summary of household characteristics from </w:t>
      </w:r>
      <w:r w:rsidR="00B820C3">
        <w:t xml:space="preserve">or derived from </w:t>
      </w:r>
      <w:r>
        <w:t xml:space="preserve">the RECS dataset relevant to </w:t>
      </w:r>
      <w:r w:rsidR="00124A7A">
        <w:t xml:space="preserve">the household’s vulnerability or exposure to extreme </w:t>
      </w:r>
      <w:proofErr w:type="gramStart"/>
      <w:r w:rsidR="00124A7A">
        <w:t>temperatu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1593"/>
        <w:gridCol w:w="3630"/>
        <w:gridCol w:w="648"/>
        <w:gridCol w:w="2132"/>
      </w:tblGrid>
      <w:tr w:rsidR="007D0691" w14:paraId="721EAA3E" w14:textId="77777777" w:rsidTr="00985CA1">
        <w:trPr>
          <w:tblHeader/>
        </w:trPr>
        <w:tc>
          <w:tcPr>
            <w:tcW w:w="0" w:type="auto"/>
            <w:tcBorders>
              <w:top w:val="single" w:sz="4" w:space="0" w:color="DBDBDB" w:themeColor="accent3" w:themeTint="66"/>
              <w:bottom w:val="single" w:sz="4" w:space="0" w:color="DBDBDB" w:themeColor="accent3" w:themeTint="66"/>
            </w:tcBorders>
            <w:shd w:val="clear" w:color="auto" w:fill="auto"/>
          </w:tcPr>
          <w:p w14:paraId="13BA720C" w14:textId="77777777" w:rsidR="00B820C3" w:rsidRPr="008C1A4F" w:rsidRDefault="00B820C3" w:rsidP="00405503">
            <w:pPr>
              <w:pStyle w:val="Tabletext"/>
              <w:rPr>
                <w:b/>
                <w:bCs/>
              </w:rPr>
            </w:pPr>
            <w:r w:rsidRPr="008C1A4F">
              <w:rPr>
                <w:b/>
                <w:bCs/>
              </w:rPr>
              <w:t>Category</w:t>
            </w:r>
          </w:p>
        </w:tc>
        <w:tc>
          <w:tcPr>
            <w:tcW w:w="0" w:type="auto"/>
            <w:tcBorders>
              <w:top w:val="single" w:sz="4" w:space="0" w:color="DBDBDB" w:themeColor="accent3" w:themeTint="66"/>
              <w:bottom w:val="single" w:sz="4" w:space="0" w:color="DBDBDB" w:themeColor="accent3" w:themeTint="66"/>
            </w:tcBorders>
            <w:shd w:val="clear" w:color="auto" w:fill="auto"/>
          </w:tcPr>
          <w:p w14:paraId="72B5EACE" w14:textId="77777777" w:rsidR="00B820C3" w:rsidRPr="008C1A4F" w:rsidRDefault="00B820C3" w:rsidP="00405503">
            <w:pPr>
              <w:pStyle w:val="Tabletext"/>
              <w:rPr>
                <w:b/>
                <w:bCs/>
              </w:rPr>
            </w:pPr>
            <w:r>
              <w:rPr>
                <w:b/>
                <w:bCs/>
              </w:rPr>
              <w:t>Household characteristic</w:t>
            </w:r>
          </w:p>
        </w:tc>
        <w:tc>
          <w:tcPr>
            <w:tcW w:w="0" w:type="auto"/>
            <w:tcBorders>
              <w:top w:val="single" w:sz="4" w:space="0" w:color="DBDBDB" w:themeColor="accent3" w:themeTint="66"/>
              <w:bottom w:val="single" w:sz="4" w:space="0" w:color="DBDBDB" w:themeColor="accent3" w:themeTint="66"/>
            </w:tcBorders>
          </w:tcPr>
          <w:p w14:paraId="47FDE6BC" w14:textId="77777777" w:rsidR="00B820C3" w:rsidRDefault="00B820C3" w:rsidP="00405503">
            <w:pPr>
              <w:pStyle w:val="Tabletext"/>
              <w:rPr>
                <w:b/>
                <w:bCs/>
              </w:rPr>
            </w:pPr>
            <w:r>
              <w:rPr>
                <w:b/>
                <w:bCs/>
              </w:rPr>
              <w:t>RECS dataset variable description</w:t>
            </w:r>
          </w:p>
        </w:tc>
        <w:tc>
          <w:tcPr>
            <w:tcW w:w="0" w:type="auto"/>
            <w:tcBorders>
              <w:top w:val="single" w:sz="4" w:space="0" w:color="DBDBDB" w:themeColor="accent3" w:themeTint="66"/>
              <w:bottom w:val="single" w:sz="4" w:space="0" w:color="DBDBDB" w:themeColor="accent3" w:themeTint="66"/>
            </w:tcBorders>
            <w:shd w:val="clear" w:color="auto" w:fill="auto"/>
          </w:tcPr>
          <w:p w14:paraId="7289848C" w14:textId="77777777" w:rsidR="00B820C3" w:rsidRPr="00365353" w:rsidRDefault="00B820C3" w:rsidP="00405503">
            <w:pPr>
              <w:pStyle w:val="Tabletext"/>
              <w:rPr>
                <w:b/>
                <w:bCs/>
                <w:vertAlign w:val="superscript"/>
              </w:rPr>
            </w:pPr>
            <w:r>
              <w:rPr>
                <w:b/>
                <w:bCs/>
              </w:rPr>
              <w:t xml:space="preserve">Type </w:t>
            </w:r>
            <w:r>
              <w:rPr>
                <w:b/>
                <w:bCs/>
                <w:vertAlign w:val="superscript"/>
              </w:rPr>
              <w:t>a</w:t>
            </w:r>
          </w:p>
        </w:tc>
        <w:tc>
          <w:tcPr>
            <w:tcW w:w="0" w:type="auto"/>
            <w:tcBorders>
              <w:top w:val="single" w:sz="4" w:space="0" w:color="DBDBDB" w:themeColor="accent3" w:themeTint="66"/>
              <w:bottom w:val="single" w:sz="4" w:space="0" w:color="DBDBDB" w:themeColor="accent3" w:themeTint="66"/>
            </w:tcBorders>
          </w:tcPr>
          <w:p w14:paraId="20AEEF4A" w14:textId="247C32B7" w:rsidR="00B820C3" w:rsidRDefault="00541CAE" w:rsidP="00405503">
            <w:pPr>
              <w:pStyle w:val="Tabletext"/>
              <w:rPr>
                <w:b/>
                <w:bCs/>
              </w:rPr>
            </w:pPr>
            <w:r>
              <w:rPr>
                <w:b/>
                <w:bCs/>
              </w:rPr>
              <w:t>Reference</w:t>
            </w:r>
          </w:p>
        </w:tc>
      </w:tr>
      <w:tr w:rsidR="007D0691" w14:paraId="2A7C268C" w14:textId="77777777" w:rsidTr="00985CA1">
        <w:tc>
          <w:tcPr>
            <w:tcW w:w="0" w:type="auto"/>
            <w:vMerge w:val="restart"/>
          </w:tcPr>
          <w:p w14:paraId="3AC00A3D" w14:textId="3A74651A" w:rsidR="00B820C3" w:rsidRDefault="00B820C3" w:rsidP="00985CA1">
            <w:pPr>
              <w:pStyle w:val="Tabletext"/>
            </w:pPr>
            <w:r>
              <w:t>Climate</w:t>
            </w:r>
          </w:p>
        </w:tc>
        <w:tc>
          <w:tcPr>
            <w:tcW w:w="0" w:type="auto"/>
          </w:tcPr>
          <w:p w14:paraId="74558C11" w14:textId="77777777" w:rsidR="00B820C3" w:rsidRPr="00841CA2" w:rsidRDefault="00B820C3" w:rsidP="00985CA1">
            <w:pPr>
              <w:pStyle w:val="Tabletext"/>
            </w:pPr>
            <w:r>
              <w:t>Cooling design temperature</w:t>
            </w:r>
          </w:p>
        </w:tc>
        <w:tc>
          <w:tcPr>
            <w:tcW w:w="0" w:type="auto"/>
          </w:tcPr>
          <w:p w14:paraId="10EB5413" w14:textId="77777777" w:rsidR="00B820C3" w:rsidRDefault="00B820C3" w:rsidP="00985CA1">
            <w:pPr>
              <w:pStyle w:val="Tabletext"/>
            </w:pPr>
            <w:r w:rsidRPr="008012A2">
              <w:t>Dry bulb design temperature</w:t>
            </w:r>
            <w:r>
              <w:t xml:space="preserve"> (F)</w:t>
            </w:r>
            <w:r w:rsidRPr="008012A2">
              <w:t xml:space="preserve"> expected to be exceeded 1% of the time</w:t>
            </w:r>
          </w:p>
        </w:tc>
        <w:tc>
          <w:tcPr>
            <w:tcW w:w="0" w:type="auto"/>
          </w:tcPr>
          <w:p w14:paraId="2F0525F5" w14:textId="77777777" w:rsidR="00B820C3" w:rsidRDefault="00B820C3" w:rsidP="00985CA1">
            <w:pPr>
              <w:pStyle w:val="Tabletext"/>
            </w:pPr>
            <w:r>
              <w:t>N</w:t>
            </w:r>
          </w:p>
        </w:tc>
        <w:tc>
          <w:tcPr>
            <w:tcW w:w="0" w:type="auto"/>
          </w:tcPr>
          <w:p w14:paraId="738E05A9" w14:textId="2469B726" w:rsidR="00B820C3" w:rsidRDefault="00B820C3" w:rsidP="00985CA1">
            <w:pPr>
              <w:pStyle w:val="Tabletext"/>
            </w:pPr>
            <w:r>
              <w:fldChar w:fldCharType="begin"/>
            </w:r>
            <w:r>
              <w:instrText xml:space="preserve"> ADDIN ZOTERO_ITEM CSL_CITATION {"citationID":"VhcU3bK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C376FD">
              <w:t>(</w:t>
            </w:r>
            <w:proofErr w:type="spellStart"/>
            <w:r w:rsidRPr="00C376FD">
              <w:t>Uejio</w:t>
            </w:r>
            <w:proofErr w:type="spellEnd"/>
            <w:r w:rsidRPr="00C376FD">
              <w:t xml:space="preserve"> et al. 2011)</w:t>
            </w:r>
            <w:r>
              <w:fldChar w:fldCharType="end"/>
            </w:r>
          </w:p>
        </w:tc>
      </w:tr>
      <w:tr w:rsidR="007D0691" w14:paraId="67ADB21B" w14:textId="77777777" w:rsidTr="00985CA1">
        <w:tc>
          <w:tcPr>
            <w:tcW w:w="0" w:type="auto"/>
            <w:vMerge/>
          </w:tcPr>
          <w:p w14:paraId="77DF8FF7" w14:textId="77777777" w:rsidR="00B820C3" w:rsidRDefault="00B820C3" w:rsidP="00985CA1">
            <w:pPr>
              <w:pStyle w:val="Tabletext"/>
            </w:pPr>
          </w:p>
        </w:tc>
        <w:tc>
          <w:tcPr>
            <w:tcW w:w="0" w:type="auto"/>
          </w:tcPr>
          <w:p w14:paraId="56A2DF08" w14:textId="77777777" w:rsidR="00B820C3" w:rsidRPr="008012A2" w:rsidRDefault="00B820C3" w:rsidP="00985CA1">
            <w:pPr>
              <w:pStyle w:val="Tabletext"/>
            </w:pPr>
            <w:r>
              <w:t>Heating design temperature</w:t>
            </w:r>
          </w:p>
        </w:tc>
        <w:tc>
          <w:tcPr>
            <w:tcW w:w="0" w:type="auto"/>
          </w:tcPr>
          <w:p w14:paraId="415309C0" w14:textId="77777777" w:rsidR="00B820C3" w:rsidRDefault="00B820C3" w:rsidP="00985CA1">
            <w:pPr>
              <w:pStyle w:val="Tabletext"/>
            </w:pPr>
            <w:r w:rsidRPr="0029071F">
              <w:t>Dry bulb design temperature</w:t>
            </w:r>
            <w:r>
              <w:t xml:space="preserve"> (F) </w:t>
            </w:r>
            <w:r w:rsidRPr="0029071F">
              <w:t>expected to be exceeded 99% of the time</w:t>
            </w:r>
          </w:p>
        </w:tc>
        <w:tc>
          <w:tcPr>
            <w:tcW w:w="0" w:type="auto"/>
          </w:tcPr>
          <w:p w14:paraId="29A9EE68" w14:textId="77777777" w:rsidR="00B820C3" w:rsidRDefault="00B820C3" w:rsidP="00985CA1">
            <w:pPr>
              <w:pStyle w:val="Tabletext"/>
            </w:pPr>
            <w:r>
              <w:t>N</w:t>
            </w:r>
          </w:p>
        </w:tc>
        <w:tc>
          <w:tcPr>
            <w:tcW w:w="0" w:type="auto"/>
          </w:tcPr>
          <w:p w14:paraId="772BD595" w14:textId="6ADE1F69" w:rsidR="00B820C3" w:rsidRDefault="00B820C3" w:rsidP="00985CA1">
            <w:pPr>
              <w:pStyle w:val="Tabletext"/>
            </w:pPr>
            <w:r>
              <w:fldChar w:fldCharType="begin"/>
            </w:r>
            <w:r>
              <w:instrText xml:space="preserve"> ADDIN ZOTERO_ITEM CSL_CITATION {"citationID":"fhBcMm1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C376FD">
              <w:t>(</w:t>
            </w:r>
            <w:proofErr w:type="spellStart"/>
            <w:r w:rsidRPr="00C376FD">
              <w:t>Uejio</w:t>
            </w:r>
            <w:proofErr w:type="spellEnd"/>
            <w:r w:rsidRPr="00C376FD">
              <w:t xml:space="preserve"> et al. 2011)</w:t>
            </w:r>
            <w:r>
              <w:fldChar w:fldCharType="end"/>
            </w:r>
          </w:p>
        </w:tc>
      </w:tr>
      <w:tr w:rsidR="007B04D2" w14:paraId="33CB86E8" w14:textId="77777777" w:rsidTr="00985CA1">
        <w:tc>
          <w:tcPr>
            <w:tcW w:w="0" w:type="auto"/>
            <w:vMerge w:val="restart"/>
          </w:tcPr>
          <w:p w14:paraId="0D96B51D" w14:textId="46D7A41F" w:rsidR="007B04D2" w:rsidRDefault="007B04D2" w:rsidP="007B04D2">
            <w:pPr>
              <w:pStyle w:val="Tabletext"/>
            </w:pPr>
            <w:r>
              <w:t>Demographic</w:t>
            </w:r>
          </w:p>
        </w:tc>
        <w:tc>
          <w:tcPr>
            <w:tcW w:w="0" w:type="auto"/>
          </w:tcPr>
          <w:p w14:paraId="69AEE450" w14:textId="787D66F4" w:rsidR="007B04D2" w:rsidRPr="0029071F" w:rsidRDefault="007B04D2" w:rsidP="007B04D2">
            <w:pPr>
              <w:pStyle w:val="Tabletext"/>
            </w:pPr>
            <w:r>
              <w:t>Non-white</w:t>
            </w:r>
          </w:p>
        </w:tc>
        <w:tc>
          <w:tcPr>
            <w:tcW w:w="0" w:type="auto"/>
          </w:tcPr>
          <w:p w14:paraId="7579B58A" w14:textId="1F2C6369" w:rsidR="007B04D2" w:rsidRDefault="007B04D2" w:rsidP="007B04D2">
            <w:pPr>
              <w:pStyle w:val="Tabletext"/>
            </w:pPr>
            <w:r w:rsidRPr="00BD38AB">
              <w:t>Householder (respondent) ra</w:t>
            </w:r>
            <w:r>
              <w:t>ce is non-white, or ethnicity is of Spanish descent.</w:t>
            </w:r>
          </w:p>
        </w:tc>
        <w:tc>
          <w:tcPr>
            <w:tcW w:w="0" w:type="auto"/>
          </w:tcPr>
          <w:p w14:paraId="59365F39" w14:textId="49A16AE6" w:rsidR="007B04D2" w:rsidRDefault="007B04D2" w:rsidP="007B04D2">
            <w:pPr>
              <w:pStyle w:val="Tabletext"/>
            </w:pPr>
            <w:r>
              <w:t>B</w:t>
            </w:r>
          </w:p>
        </w:tc>
        <w:tc>
          <w:tcPr>
            <w:tcW w:w="0" w:type="auto"/>
          </w:tcPr>
          <w:p w14:paraId="15F003B9" w14:textId="11BB2217" w:rsidR="007B04D2" w:rsidRDefault="007B04D2" w:rsidP="007B04D2">
            <w:pPr>
              <w:pStyle w:val="Tabletext"/>
            </w:pPr>
            <w:r>
              <w:fldChar w:fldCharType="begin"/>
            </w:r>
            <w:r>
              <w:instrText xml:space="preserve"> ADDIN ZOTERO_ITEM CSL_CITATION {"citationID":"rfKtCJmL","properties":{"formattedCitation":"(Schwartz 2005)","plainCitation":"(Schwartz 2005)","noteIndex":0},"citationItems":[{"id":1452,"uris":["http://zotero.org/users/4259226/items/6IAGCLCN"],"uri":["http://zotero.org/users/4259226/items/6IAGCLCN"],"itemData":{"id":1452,"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volume":"16","author":[{"family":"Schwartz","given":"Joel"}],"issued":{"date-parts":[["2005"]]}}}],"schema":"https://github.com/citation-style-language/schema/raw/master/csl-citation.json"} </w:instrText>
            </w:r>
            <w:r>
              <w:fldChar w:fldCharType="separate"/>
            </w:r>
            <w:r w:rsidRPr="00AA0DF6">
              <w:t>(Schwartz 2005)</w:t>
            </w:r>
            <w:r>
              <w:fldChar w:fldCharType="end"/>
            </w:r>
          </w:p>
        </w:tc>
      </w:tr>
      <w:tr w:rsidR="007D0691" w14:paraId="115857FF" w14:textId="77777777" w:rsidTr="00985CA1">
        <w:tc>
          <w:tcPr>
            <w:tcW w:w="0" w:type="auto"/>
            <w:vMerge/>
          </w:tcPr>
          <w:p w14:paraId="462ADB00" w14:textId="77777777" w:rsidR="00B820C3" w:rsidRDefault="00B820C3" w:rsidP="00985CA1">
            <w:pPr>
              <w:pStyle w:val="Tabletext"/>
            </w:pPr>
          </w:p>
        </w:tc>
        <w:tc>
          <w:tcPr>
            <w:tcW w:w="0" w:type="auto"/>
          </w:tcPr>
          <w:p w14:paraId="7520708E" w14:textId="77777777" w:rsidR="00B820C3" w:rsidRDefault="00B820C3" w:rsidP="00985CA1">
            <w:pPr>
              <w:pStyle w:val="Tabletext"/>
            </w:pPr>
            <w:r>
              <w:t xml:space="preserve">Age </w:t>
            </w:r>
            <w:r w:rsidRPr="00F715F0">
              <w:rPr>
                <w:u w:val="single"/>
              </w:rPr>
              <w:t>&gt;</w:t>
            </w:r>
            <w:r>
              <w:t>65</w:t>
            </w:r>
          </w:p>
        </w:tc>
        <w:tc>
          <w:tcPr>
            <w:tcW w:w="0" w:type="auto"/>
          </w:tcPr>
          <w:p w14:paraId="788AE474" w14:textId="1E5E5A47" w:rsidR="00B820C3" w:rsidRPr="00D83DA9" w:rsidRDefault="00B820C3" w:rsidP="00985CA1">
            <w:pPr>
              <w:pStyle w:val="Tabletext"/>
            </w:pPr>
            <w:r>
              <w:t xml:space="preserve">Respondent or household member age is </w:t>
            </w:r>
            <w:r w:rsidRPr="00F715F0">
              <w:rPr>
                <w:u w:val="single"/>
              </w:rPr>
              <w:t>&gt;</w:t>
            </w:r>
            <w:r>
              <w:t xml:space="preserve">65 </w:t>
            </w:r>
          </w:p>
        </w:tc>
        <w:tc>
          <w:tcPr>
            <w:tcW w:w="0" w:type="auto"/>
          </w:tcPr>
          <w:p w14:paraId="036B3380" w14:textId="77777777" w:rsidR="00B820C3" w:rsidRDefault="00B820C3" w:rsidP="00985CA1">
            <w:pPr>
              <w:pStyle w:val="Tabletext"/>
            </w:pPr>
            <w:r>
              <w:t>B</w:t>
            </w:r>
          </w:p>
        </w:tc>
        <w:tc>
          <w:tcPr>
            <w:tcW w:w="0" w:type="auto"/>
          </w:tcPr>
          <w:p w14:paraId="42A364A1" w14:textId="02404927" w:rsidR="00B820C3" w:rsidRDefault="00B820C3" w:rsidP="00985CA1">
            <w:pPr>
              <w:pStyle w:val="Tabletext"/>
            </w:pPr>
            <w:r>
              <w:fldChar w:fldCharType="begin"/>
            </w:r>
            <w:r>
              <w:instrText xml:space="preserve"> ADDIN ZOTERO_ITEM CSL_CITATION {"citationID":"CweXM1lx","properties":{"formattedCitation":"(O\\uc0\\u8217{}Neill, Zanobetti, and Schwartz 2003; Medina et al. 2006)","plainCitation":"(O’Neill, Zanobetti, and Schwartz 2003; Medina et al. 2006)","noteIndex":0},"citationItems":[{"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68,"uris":["http://zotero.org/users/4259226/items/EJXJJYBX",["http://zotero.org/users/4259226/items/EJXJJYBX"]],"itemData":{"id":368,"type":"article-journal","abstract":"Background\n\nExtremes of temperature are associated with short-term increases in daily mortality.\n\nObjectives\n\nWe set out to identify subpopulations and mortality causes with increased susceptibility to temperature extremes.\n\nMethods\n\nWe conducted a case-only analysis using daily mortality and hourly weather data from 50 U.S. cities for the period 1989–2000, covering a total of 7,789,655 deaths. We used distributions of daily minimum and maximum temperature in each city to define extremely hot days (≥ 99th percentile) and extremely cold days (≤ 1st percentile), respectively. For each (hypothesized) effect modifier, a city-specific logistic regression model was fitted and an overall estimate calculated in a subsequent meta-analysis.\n\nResults\n\nOlder subjects [odds ratio (OR) = 1.020; 95% confidence interval (CI), 1.005–1.034], diabetics (OR = 1.035; 95% CI, 1.010–1.062), blacks (OR = 1.037; 95% CI, 1.016–1.059), and those dying outside a hospital (OR = 1.066; 95% CI, 1.036–1.098) were more susceptible to extreme heat, with some differences observed between those dying from a cardiovascular disease and other decedents. Cardiovascular deaths (OR = 1.053; 95% CI, 1.036–1.070), and especially cardiac arrest deaths (OR =1.137; 95% CI, 1.051–1.230), showed a greater relative increase on extremely cold days, whereas the increase in heat-related mortality was marginally higher for those with coexisting atrial fibrillation (OR = 1.059; 95% CI, 0.996–1.125).\n\nConclusions\n\nIn this study we identified several subpopulations and mortality causes particularly susceptible to temperature extremes. This knowledge may contribute to establishing health programs that would better protect the vulnerable.","container-title":"Environmental Health Perspectives","DOI":"10.1289/ehp.9074","issue":"9","note":"publisher: Environmental Health Perspectives","page":"1331-1336","source":"ehp.niehs.nih.gov (Atypon)","title":"Extreme Temperatures and Mortality: Assessing Effect Modification by Personal Characteristics and Specific Cause of Death in a Multi-City Case-Only Analysis","title-short":"Extreme Temperatures and Mortality","URL":"https://ehp.niehs.nih.gov/doi/full/10.1289/ehp.9074","volume":"114","author":[{"family":"Medina","given":"-Ramón Mercedes"},{"family":"Zanobetti","given":"Antonella"},{"family":"Cavanagh","given":"David Paul"},{"family":"Schwartz","given":"Joel"}],"accessed":{"date-parts":[["2021",8,1]]},"issued":{"date-parts":[["2006",9,1]]}}}],"schema":"https://github.com/citation-style-language/schema/raw/master/csl-citation.json"} </w:instrText>
            </w:r>
            <w:r>
              <w:fldChar w:fldCharType="separate"/>
            </w:r>
            <w:r w:rsidRPr="0071295B">
              <w:rPr>
                <w:rFonts w:cs="Times New Roman"/>
                <w:szCs w:val="24"/>
              </w:rPr>
              <w:t xml:space="preserve">(O’Neill, </w:t>
            </w:r>
            <w:proofErr w:type="spellStart"/>
            <w:r w:rsidRPr="0071295B">
              <w:rPr>
                <w:rFonts w:cs="Times New Roman"/>
                <w:szCs w:val="24"/>
              </w:rPr>
              <w:t>Zanobetti</w:t>
            </w:r>
            <w:proofErr w:type="spellEnd"/>
            <w:r w:rsidRPr="0071295B">
              <w:rPr>
                <w:rFonts w:cs="Times New Roman"/>
                <w:szCs w:val="24"/>
              </w:rPr>
              <w:t>, and Schwartz 2003; Medina et al. 2006)</w:t>
            </w:r>
            <w:r>
              <w:fldChar w:fldCharType="end"/>
            </w:r>
          </w:p>
        </w:tc>
      </w:tr>
      <w:tr w:rsidR="007D0691" w14:paraId="76C6F84E" w14:textId="77777777" w:rsidTr="00985CA1">
        <w:tc>
          <w:tcPr>
            <w:tcW w:w="0" w:type="auto"/>
            <w:vMerge/>
          </w:tcPr>
          <w:p w14:paraId="55823302" w14:textId="77777777" w:rsidR="00B820C3" w:rsidRDefault="00B820C3" w:rsidP="00985CA1">
            <w:pPr>
              <w:pStyle w:val="Tabletext"/>
            </w:pPr>
          </w:p>
        </w:tc>
        <w:tc>
          <w:tcPr>
            <w:tcW w:w="0" w:type="auto"/>
          </w:tcPr>
          <w:p w14:paraId="7EEBB761" w14:textId="77777777" w:rsidR="00B820C3" w:rsidRDefault="00B820C3" w:rsidP="00985CA1">
            <w:pPr>
              <w:pStyle w:val="Tabletext"/>
            </w:pPr>
            <w:r>
              <w:t>Lives alone</w:t>
            </w:r>
          </w:p>
        </w:tc>
        <w:tc>
          <w:tcPr>
            <w:tcW w:w="0" w:type="auto"/>
          </w:tcPr>
          <w:p w14:paraId="33E6F468" w14:textId="77777777" w:rsidR="00B820C3" w:rsidRPr="003378FF" w:rsidRDefault="00B820C3" w:rsidP="00985CA1">
            <w:pPr>
              <w:pStyle w:val="Tabletext"/>
            </w:pPr>
            <w:r>
              <w:t>Number of household members = 1</w:t>
            </w:r>
          </w:p>
        </w:tc>
        <w:tc>
          <w:tcPr>
            <w:tcW w:w="0" w:type="auto"/>
          </w:tcPr>
          <w:p w14:paraId="3E3B1079" w14:textId="77777777" w:rsidR="00B820C3" w:rsidRDefault="00B820C3" w:rsidP="00985CA1">
            <w:pPr>
              <w:pStyle w:val="Tabletext"/>
            </w:pPr>
            <w:r>
              <w:t>B</w:t>
            </w:r>
          </w:p>
        </w:tc>
        <w:tc>
          <w:tcPr>
            <w:tcW w:w="0" w:type="auto"/>
          </w:tcPr>
          <w:p w14:paraId="7AF3D1DD" w14:textId="05977BC0" w:rsidR="00B820C3" w:rsidRDefault="00B820C3" w:rsidP="00985CA1">
            <w:pPr>
              <w:pStyle w:val="Tabletext"/>
            </w:pPr>
            <w:r>
              <w:fldChar w:fldCharType="begin"/>
            </w:r>
            <w:r>
              <w:instrText xml:space="preserve"> ADDIN ZOTERO_ITEM CSL_CITATION {"citationID":"lPQMfiK2","properties":{"formattedCitation":"(Klinenberg 2015; Naughton et al. 2002)","plainCitation":"(Klinenberg 2015; Naughton et al. 2002)","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schema":"https://github.com/citation-style-language/schema/raw/master/csl-citation.json"} </w:instrText>
            </w:r>
            <w:r>
              <w:fldChar w:fldCharType="separate"/>
            </w:r>
            <w:r w:rsidRPr="00BA4B6C">
              <w:t>(</w:t>
            </w:r>
            <w:proofErr w:type="spellStart"/>
            <w:r w:rsidRPr="00BA4B6C">
              <w:t>Klinenberg</w:t>
            </w:r>
            <w:proofErr w:type="spellEnd"/>
            <w:r w:rsidRPr="00BA4B6C">
              <w:t xml:space="preserve"> 2015; Naughton et al. 2002)</w:t>
            </w:r>
            <w:r>
              <w:fldChar w:fldCharType="end"/>
            </w:r>
          </w:p>
        </w:tc>
      </w:tr>
      <w:tr w:rsidR="007D0691" w14:paraId="4CD0AA30" w14:textId="77777777" w:rsidTr="00985CA1">
        <w:tc>
          <w:tcPr>
            <w:tcW w:w="0" w:type="auto"/>
            <w:vMerge/>
          </w:tcPr>
          <w:p w14:paraId="4A30AD44" w14:textId="77777777" w:rsidR="00B820C3" w:rsidRDefault="00B820C3" w:rsidP="00985CA1">
            <w:pPr>
              <w:pStyle w:val="Tabletext"/>
            </w:pPr>
          </w:p>
        </w:tc>
        <w:tc>
          <w:tcPr>
            <w:tcW w:w="0" w:type="auto"/>
          </w:tcPr>
          <w:p w14:paraId="4873D6F4" w14:textId="77777777" w:rsidR="00B820C3" w:rsidRDefault="00B820C3" w:rsidP="00985CA1">
            <w:pPr>
              <w:pStyle w:val="Tabletext"/>
            </w:pPr>
            <w:r>
              <w:t>Large households (7+ members)</w:t>
            </w:r>
          </w:p>
        </w:tc>
        <w:tc>
          <w:tcPr>
            <w:tcW w:w="0" w:type="auto"/>
          </w:tcPr>
          <w:p w14:paraId="1F0A32E6" w14:textId="77777777" w:rsidR="00B820C3" w:rsidRDefault="00B820C3" w:rsidP="00985CA1">
            <w:pPr>
              <w:pStyle w:val="Tabletext"/>
            </w:pPr>
            <w:r>
              <w:t xml:space="preserve">Number of household members </w:t>
            </w:r>
            <w:r w:rsidRPr="006E1A73">
              <w:rPr>
                <w:u w:val="single"/>
              </w:rPr>
              <w:t>&gt;</w:t>
            </w:r>
            <w:r>
              <w:t xml:space="preserve"> 7</w:t>
            </w:r>
          </w:p>
        </w:tc>
        <w:tc>
          <w:tcPr>
            <w:tcW w:w="0" w:type="auto"/>
          </w:tcPr>
          <w:p w14:paraId="654F5661" w14:textId="77777777" w:rsidR="00B820C3" w:rsidRDefault="00B820C3" w:rsidP="00985CA1">
            <w:pPr>
              <w:pStyle w:val="Tabletext"/>
            </w:pPr>
            <w:r>
              <w:t>B</w:t>
            </w:r>
          </w:p>
        </w:tc>
        <w:tc>
          <w:tcPr>
            <w:tcW w:w="0" w:type="auto"/>
          </w:tcPr>
          <w:p w14:paraId="2FB1A340" w14:textId="68F3F90D" w:rsidR="00B820C3" w:rsidRDefault="00B820C3" w:rsidP="00985CA1">
            <w:pPr>
              <w:pStyle w:val="Tabletext"/>
            </w:pPr>
            <w:r>
              <w:fldChar w:fldCharType="begin"/>
            </w:r>
            <w:r>
              <w:instrText xml:space="preserve"> ADDIN ZOTERO_ITEM CSL_CITATION {"citationID":"0oINfz5g","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F13CBD">
              <w:t>(</w:t>
            </w:r>
            <w:proofErr w:type="spellStart"/>
            <w:r w:rsidRPr="00F13CBD">
              <w:t>Uejio</w:t>
            </w:r>
            <w:proofErr w:type="spellEnd"/>
            <w:r w:rsidRPr="00F13CBD">
              <w:t xml:space="preserve"> et al. 2011)</w:t>
            </w:r>
            <w:r>
              <w:fldChar w:fldCharType="end"/>
            </w:r>
          </w:p>
        </w:tc>
      </w:tr>
      <w:tr w:rsidR="007D0691" w14:paraId="564A7705" w14:textId="77777777" w:rsidTr="00985CA1">
        <w:tc>
          <w:tcPr>
            <w:tcW w:w="0" w:type="auto"/>
            <w:vMerge/>
          </w:tcPr>
          <w:p w14:paraId="7C1DC867" w14:textId="77777777" w:rsidR="00B820C3" w:rsidRDefault="00B820C3" w:rsidP="00985CA1">
            <w:pPr>
              <w:pStyle w:val="Tabletext"/>
            </w:pPr>
          </w:p>
        </w:tc>
        <w:tc>
          <w:tcPr>
            <w:tcW w:w="0" w:type="auto"/>
          </w:tcPr>
          <w:p w14:paraId="1D9E16E0" w14:textId="77777777" w:rsidR="00B820C3" w:rsidRDefault="00B820C3" w:rsidP="00985CA1">
            <w:pPr>
              <w:pStyle w:val="Tabletext"/>
            </w:pPr>
            <w:commentRangeStart w:id="3"/>
            <w:commentRangeStart w:id="4"/>
            <w:r>
              <w:t>Poverty</w:t>
            </w:r>
            <w:commentRangeEnd w:id="3"/>
            <w:r>
              <w:rPr>
                <w:rStyle w:val="CommentReference"/>
              </w:rPr>
              <w:commentReference w:id="3"/>
            </w:r>
            <w:commentRangeEnd w:id="4"/>
            <w:r>
              <w:rPr>
                <w:rStyle w:val="CommentReference"/>
              </w:rPr>
              <w:commentReference w:id="4"/>
            </w:r>
          </w:p>
        </w:tc>
        <w:tc>
          <w:tcPr>
            <w:tcW w:w="0" w:type="auto"/>
          </w:tcPr>
          <w:p w14:paraId="54E041CD" w14:textId="06FCA9ED" w:rsidR="00B820C3" w:rsidRPr="007A2533" w:rsidRDefault="00B820C3" w:rsidP="00985CA1">
            <w:pPr>
              <w:pStyle w:val="Tabletext"/>
            </w:pPr>
            <w:r>
              <w:t>Calculated from gross income and number of household members based on U.S. Census Bureau definition for poverty threshold</w:t>
            </w:r>
          </w:p>
        </w:tc>
        <w:tc>
          <w:tcPr>
            <w:tcW w:w="0" w:type="auto"/>
          </w:tcPr>
          <w:p w14:paraId="3A4938AE" w14:textId="77777777" w:rsidR="00B820C3" w:rsidRDefault="00B820C3" w:rsidP="00985CA1">
            <w:pPr>
              <w:pStyle w:val="Tabletext"/>
            </w:pPr>
            <w:r>
              <w:t>B</w:t>
            </w:r>
          </w:p>
        </w:tc>
        <w:tc>
          <w:tcPr>
            <w:tcW w:w="0" w:type="auto"/>
          </w:tcPr>
          <w:p w14:paraId="26103192" w14:textId="2A73F1CB" w:rsidR="00B820C3" w:rsidRDefault="00B820C3" w:rsidP="00985CA1">
            <w:pPr>
              <w:pStyle w:val="Tabletext"/>
            </w:pPr>
            <w:r>
              <w:fldChar w:fldCharType="begin"/>
            </w:r>
            <w:r>
              <w:instrText xml:space="preserve"> ADDIN ZOTERO_ITEM CSL_CITATION {"citationID":"pRFftSOK","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 xml:space="preserve">(Naughton et al. 2002; </w:t>
            </w:r>
            <w:proofErr w:type="spellStart"/>
            <w:r w:rsidRPr="00C67407">
              <w:t>Curriero</w:t>
            </w:r>
            <w:proofErr w:type="spellEnd"/>
            <w:r w:rsidRPr="00C67407">
              <w:t xml:space="preserve"> et al. 2002)</w:t>
            </w:r>
            <w:r>
              <w:fldChar w:fldCharType="end"/>
            </w:r>
          </w:p>
        </w:tc>
      </w:tr>
      <w:tr w:rsidR="007D0691" w14:paraId="1C9A36E7" w14:textId="77777777" w:rsidTr="00985CA1">
        <w:tc>
          <w:tcPr>
            <w:tcW w:w="0" w:type="auto"/>
            <w:vMerge/>
          </w:tcPr>
          <w:p w14:paraId="01C4D183" w14:textId="77777777" w:rsidR="00B820C3" w:rsidRDefault="00B820C3" w:rsidP="00985CA1">
            <w:pPr>
              <w:pStyle w:val="Tabletext"/>
            </w:pPr>
          </w:p>
        </w:tc>
        <w:tc>
          <w:tcPr>
            <w:tcW w:w="0" w:type="auto"/>
          </w:tcPr>
          <w:p w14:paraId="76A64822" w14:textId="77777777" w:rsidR="00B820C3" w:rsidRDefault="00B820C3" w:rsidP="00985CA1">
            <w:pPr>
              <w:pStyle w:val="Tabletext"/>
            </w:pPr>
            <w:r>
              <w:t>Unemployed</w:t>
            </w:r>
          </w:p>
        </w:tc>
        <w:tc>
          <w:tcPr>
            <w:tcW w:w="0" w:type="auto"/>
          </w:tcPr>
          <w:p w14:paraId="642A2D5F" w14:textId="74F658B6" w:rsidR="00B820C3" w:rsidRPr="00E97EBB" w:rsidRDefault="00B820C3" w:rsidP="00985CA1">
            <w:pPr>
              <w:pStyle w:val="Tabletext"/>
            </w:pPr>
            <w:r>
              <w:t xml:space="preserve">Respondent </w:t>
            </w:r>
            <w:r w:rsidR="00541CAE">
              <w:t>is unemployed or retired</w:t>
            </w:r>
          </w:p>
        </w:tc>
        <w:tc>
          <w:tcPr>
            <w:tcW w:w="0" w:type="auto"/>
          </w:tcPr>
          <w:p w14:paraId="411B915E" w14:textId="77777777" w:rsidR="00B820C3" w:rsidRDefault="00B820C3" w:rsidP="00985CA1">
            <w:pPr>
              <w:pStyle w:val="Tabletext"/>
            </w:pPr>
            <w:r>
              <w:t>B</w:t>
            </w:r>
          </w:p>
        </w:tc>
        <w:tc>
          <w:tcPr>
            <w:tcW w:w="0" w:type="auto"/>
          </w:tcPr>
          <w:p w14:paraId="59A4A6A7" w14:textId="36213682" w:rsidR="00B820C3" w:rsidRDefault="00B820C3" w:rsidP="00985CA1">
            <w:pPr>
              <w:pStyle w:val="Tabletext"/>
            </w:pPr>
            <w:r>
              <w:fldChar w:fldCharType="begin"/>
            </w:r>
            <w:r>
              <w:instrText xml:space="preserve"> ADDIN ZOTERO_ITEM CSL_CITATION {"citationID":"eOaoIBfG","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273A69">
              <w:t>(Nayak et al. 2018)</w:t>
            </w:r>
            <w:r>
              <w:fldChar w:fldCharType="end"/>
            </w:r>
          </w:p>
        </w:tc>
      </w:tr>
      <w:tr w:rsidR="007B04D2" w14:paraId="5749443D" w14:textId="77777777" w:rsidTr="00985CA1">
        <w:tc>
          <w:tcPr>
            <w:tcW w:w="0" w:type="auto"/>
            <w:vMerge/>
          </w:tcPr>
          <w:p w14:paraId="6338F469" w14:textId="77777777" w:rsidR="007B04D2" w:rsidRDefault="007B04D2" w:rsidP="007B04D2">
            <w:pPr>
              <w:pStyle w:val="Tabletext"/>
            </w:pPr>
          </w:p>
        </w:tc>
        <w:tc>
          <w:tcPr>
            <w:tcW w:w="0" w:type="auto"/>
          </w:tcPr>
          <w:p w14:paraId="1B055EB3" w14:textId="0B03D140" w:rsidR="007B04D2" w:rsidRDefault="007B04D2" w:rsidP="007B04D2">
            <w:pPr>
              <w:pStyle w:val="Tabletext"/>
            </w:pPr>
            <w:r>
              <w:t xml:space="preserve">Education </w:t>
            </w:r>
            <w:r w:rsidRPr="00E86CCB">
              <w:rPr>
                <w:u w:val="single"/>
              </w:rPr>
              <w:t>&lt;</w:t>
            </w:r>
            <w:r>
              <w:t xml:space="preserve"> High School</w:t>
            </w:r>
          </w:p>
        </w:tc>
        <w:tc>
          <w:tcPr>
            <w:tcW w:w="0" w:type="auto"/>
          </w:tcPr>
          <w:p w14:paraId="380ECADA" w14:textId="288C609B" w:rsidR="007B04D2" w:rsidRPr="00E97EBB" w:rsidRDefault="007B04D2" w:rsidP="007B04D2">
            <w:pPr>
              <w:pStyle w:val="Tabletext"/>
            </w:pPr>
            <w:r>
              <w:t>Highest education attained is high school or equivalent</w:t>
            </w:r>
          </w:p>
        </w:tc>
        <w:tc>
          <w:tcPr>
            <w:tcW w:w="0" w:type="auto"/>
          </w:tcPr>
          <w:p w14:paraId="2A88CE29" w14:textId="2C62DA13" w:rsidR="007B04D2" w:rsidRDefault="007B04D2" w:rsidP="007B04D2">
            <w:pPr>
              <w:pStyle w:val="Tabletext"/>
            </w:pPr>
          </w:p>
        </w:tc>
        <w:tc>
          <w:tcPr>
            <w:tcW w:w="0" w:type="auto"/>
          </w:tcPr>
          <w:p w14:paraId="5D59C0E0" w14:textId="3C685AC2" w:rsidR="007B04D2" w:rsidRDefault="007B04D2" w:rsidP="007B04D2">
            <w:pPr>
              <w:pStyle w:val="Tabletext"/>
            </w:pPr>
            <w:r>
              <w:fldChar w:fldCharType="begin"/>
            </w:r>
            <w:r>
              <w:instrText xml:space="preserve"> ADDIN ZOTERO_ITEM CSL_CITATION {"citationID":"Q7Iqc6sr","properties":{"formattedCitation":"(Curriero et al. 2002; O\\uc0\\u8217{}Neill, Zanobetti, and Schwartz 2003; Medina et al. 2006)","plainCitation":"(Curriero et al. 2002; O’Neill, Zanobetti, and Schwartz 2003; Medina et al. 2006)","noteIndex":0},"citationItems":[{"id":1442,"uris":["http://zotero.org/users/4259226/items/SMTBQKCK"],"uri":["http://zotero.org/users/4259226/items/SMTBQKCK"],"itemData":{"id":1442,"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volume":"155","author":[{"family":"Curriero","given":"Frank C."},{"family":"Heiner","given":"Karlyn S."},{"family":"Samet","given":"Jonathan M."},{"family":"Zeger","given":"Scott L."},{"family":"Strug","given":"Lisa"},{"family":"Patz","given":"Jonathan A."}],"issued":{"date-parts":[["2002",1,1]]}}},{"id":1423,"uris":["http://zotero.org/users/4259226/items/78CT7XF6"],"uri":["http://zotero.org/users/4259226/items/78CT7XF6"],"itemData":{"id":1423,"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volume":"157","author":[{"family":"O’Neill","given":"Marie S."},{"family":"Zanobetti","given":"Antonella"},{"family":"Schwartz","given":"Joel"}],"issued":{"date-parts":[["2003",6,15]]}}},{"id":1440,"uris":["http://zotero.org/users/4259226/items/EJXJJYBX"],"uri":["http://zotero.org/users/4259226/items/EJXJJYBX"],"itemData":{"id":1440,"type":"article-journal","abstract":"Background\n\nExtremes of temperature are associated with short-term increases in daily mortality.\n\nObjectives\n\nWe set out to identify subpopulations and mortality causes with increased susceptibility to temperature extremes.\n\nMethods\n\nWe conducted a case-only analysis using daily mortality and hourly weather data from 50 U.S. cities for the period 1989–2000, covering a total of 7,789,655 deaths. We used distributions of daily minimum and maximum temperature in each city to define extremely hot days (≥ 99th percentile) and extremely cold days (≤ 1st percentile), respectively. For each (hypothesized) effect modifier, a city-specific logistic regression model was fitted and an overall estimate calculated in a subsequent meta-analysis.\n\nResults\n\nOlder subjects [odds ratio (OR) = 1.020; 95% confidence interval (CI), 1.005–1.034], diabetics (OR = 1.035; 95% CI, 1.010–1.062), blacks (OR = 1.037; 95% CI, 1.016–1.059), and those dying outside a hospital (OR = 1.066; 95% CI, 1.036–1.098) were more susceptible to extreme heat, with some differences observed between those dying from a cardiovascular disease and other decedents. Cardiovascular deaths (OR = 1.053; 95% CI, 1.036–1.070), and especially cardiac arrest deaths (OR =1.137; 95% CI, 1.051–1.230), showed a greater relative increase on extremely cold days, whereas the increase in heat-related mortality was marginally higher for those with coexisting atrial fibrillation (OR = 1.059; 95% CI, 0.996–1.125).\n\nConclusions\n\nIn this study we identified several subpopulations and mortality causes particularly susceptible to temperature extremes. This knowledge may contribute to establishing health programs that would better protect the vulnerable.","container-title":"Environmental Health Perspectives","DOI":"10.1289/ehp.9074","issue":"9","note":"publisher: Environmental Health Perspectives","page":"1331-1336","source":"ehp.niehs.nih.gov (Atypon)","title":"Extreme Temperatures and Mortality: Assessing Effect Modification by Personal Characteristics and Specific Cause of Death in a Multi-City Case-Only Analysis","title-short":"Extreme Temperatures and Mortality","volume":"114","author":[{"family":"Medina","given":"-Ramón Mercedes"},{"family":"Zanobetti","given":"Antonella"},{"family":"Cavanagh","given":"David Paul"},{"family":"Schwartz","given":"Joel"}],"issued":{"date-parts":[["2006",9,1]]}}}],"schema":"https://github.com/citation-style-language/schema/raw/master/csl-citation.json"} </w:instrText>
            </w:r>
            <w:r>
              <w:fldChar w:fldCharType="separate"/>
            </w:r>
            <w:r w:rsidRPr="006350CE">
              <w:rPr>
                <w:rFonts w:cs="Times New Roman"/>
                <w:szCs w:val="24"/>
              </w:rPr>
              <w:t>(</w:t>
            </w:r>
            <w:proofErr w:type="spellStart"/>
            <w:r w:rsidRPr="006350CE">
              <w:rPr>
                <w:rFonts w:cs="Times New Roman"/>
                <w:szCs w:val="24"/>
              </w:rPr>
              <w:t>Curriero</w:t>
            </w:r>
            <w:proofErr w:type="spellEnd"/>
            <w:r w:rsidRPr="006350CE">
              <w:rPr>
                <w:rFonts w:cs="Times New Roman"/>
                <w:szCs w:val="24"/>
              </w:rPr>
              <w:t xml:space="preserve"> et al. 2002; O’Neill, </w:t>
            </w:r>
            <w:proofErr w:type="spellStart"/>
            <w:r w:rsidRPr="006350CE">
              <w:rPr>
                <w:rFonts w:cs="Times New Roman"/>
                <w:szCs w:val="24"/>
              </w:rPr>
              <w:t>Zanobetti</w:t>
            </w:r>
            <w:proofErr w:type="spellEnd"/>
            <w:r w:rsidRPr="006350CE">
              <w:rPr>
                <w:rFonts w:cs="Times New Roman"/>
                <w:szCs w:val="24"/>
              </w:rPr>
              <w:t>, and Schwartz 2003; Medina et al. 2006)</w:t>
            </w:r>
            <w:r>
              <w:fldChar w:fldCharType="end"/>
            </w:r>
          </w:p>
        </w:tc>
      </w:tr>
      <w:tr w:rsidR="007D0691" w14:paraId="01BAA436" w14:textId="77777777" w:rsidTr="00985CA1">
        <w:tc>
          <w:tcPr>
            <w:tcW w:w="0" w:type="auto"/>
            <w:vMerge/>
          </w:tcPr>
          <w:p w14:paraId="30CBC375" w14:textId="77777777" w:rsidR="00B820C3" w:rsidRDefault="00B820C3" w:rsidP="00405503">
            <w:pPr>
              <w:pStyle w:val="Tabletext"/>
            </w:pPr>
          </w:p>
        </w:tc>
        <w:tc>
          <w:tcPr>
            <w:tcW w:w="0" w:type="auto"/>
          </w:tcPr>
          <w:p w14:paraId="14163D8B" w14:textId="77777777" w:rsidR="00B820C3" w:rsidRPr="007A2533" w:rsidRDefault="00B820C3" w:rsidP="00405503">
            <w:pPr>
              <w:pStyle w:val="Tabletext"/>
            </w:pPr>
            <w:r>
              <w:t>Renting</w:t>
            </w:r>
          </w:p>
        </w:tc>
        <w:tc>
          <w:tcPr>
            <w:tcW w:w="0" w:type="auto"/>
          </w:tcPr>
          <w:p w14:paraId="3443AF66" w14:textId="2087B117" w:rsidR="00B820C3" w:rsidRDefault="00541CAE" w:rsidP="00405503">
            <w:pPr>
              <w:pStyle w:val="Tabletext"/>
            </w:pPr>
            <w:r>
              <w:t>Household pays rent</w:t>
            </w:r>
          </w:p>
        </w:tc>
        <w:tc>
          <w:tcPr>
            <w:tcW w:w="0" w:type="auto"/>
          </w:tcPr>
          <w:p w14:paraId="23ACB4D9" w14:textId="2ECD7511" w:rsidR="00B820C3" w:rsidRDefault="00B820C3" w:rsidP="00405503">
            <w:pPr>
              <w:pStyle w:val="Tabletext"/>
            </w:pPr>
            <w:r>
              <w:t xml:space="preserve"> B</w:t>
            </w:r>
          </w:p>
        </w:tc>
        <w:tc>
          <w:tcPr>
            <w:tcW w:w="0" w:type="auto"/>
          </w:tcPr>
          <w:p w14:paraId="33A2A5AD" w14:textId="424DF0DD" w:rsidR="00B820C3" w:rsidRDefault="00B820C3" w:rsidP="00405503">
            <w:pPr>
              <w:pStyle w:val="Tabletext"/>
            </w:pPr>
            <w:r>
              <w:fldChar w:fldCharType="begin"/>
            </w:r>
            <w:r>
              <w:instrText xml:space="preserve"> ADDIN ZOTERO_ITEM CSL_CITATION {"citationID":"pQGPnQW4","properties":{"formattedCitation":"(Wright et al. 2020)","plainCitation":"(Wright et al. 2020)","dontUpdate":true,"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fldChar w:fldCharType="end"/>
            </w:r>
            <w:r>
              <w:t xml:space="preserve"> </w:t>
            </w:r>
            <w:r>
              <w:fldChar w:fldCharType="begin"/>
            </w:r>
            <w:r>
              <w:instrText xml:space="preserve"> ADDIN ZOTERO_ITEM CSL_CITATION {"citationID":"FyQgWWYs","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w:t>
            </w:r>
            <w:proofErr w:type="spellStart"/>
            <w:r w:rsidRPr="008941AE">
              <w:t>Uejio</w:t>
            </w:r>
            <w:proofErr w:type="spellEnd"/>
            <w:r w:rsidRPr="008941AE">
              <w:t xml:space="preserve"> et al. 2011; Wright et al. 2020)</w:t>
            </w:r>
            <w:r>
              <w:fldChar w:fldCharType="end"/>
            </w:r>
          </w:p>
        </w:tc>
      </w:tr>
      <w:tr w:rsidR="007D0691" w14:paraId="77915762" w14:textId="77777777" w:rsidTr="00985CA1">
        <w:tc>
          <w:tcPr>
            <w:tcW w:w="0" w:type="auto"/>
            <w:vMerge/>
          </w:tcPr>
          <w:p w14:paraId="5BE7351E" w14:textId="77777777" w:rsidR="00B820C3" w:rsidRDefault="00B820C3" w:rsidP="00405503">
            <w:pPr>
              <w:pStyle w:val="Tabletext"/>
            </w:pPr>
          </w:p>
        </w:tc>
        <w:tc>
          <w:tcPr>
            <w:tcW w:w="0" w:type="auto"/>
          </w:tcPr>
          <w:p w14:paraId="4FEDA2F4" w14:textId="1FB2A882" w:rsidR="00B820C3" w:rsidRPr="00926E1D" w:rsidRDefault="007B04D2" w:rsidP="00405503">
            <w:pPr>
              <w:pStyle w:val="Tabletext"/>
            </w:pPr>
            <w:r>
              <w:t xml:space="preserve">Pays </w:t>
            </w:r>
            <w:r w:rsidR="004F1D12">
              <w:t>utility or for other fuel</w:t>
            </w:r>
          </w:p>
        </w:tc>
        <w:tc>
          <w:tcPr>
            <w:tcW w:w="0" w:type="auto"/>
          </w:tcPr>
          <w:p w14:paraId="6A91496C" w14:textId="4DB9CFAF" w:rsidR="00B820C3" w:rsidRDefault="00541CAE" w:rsidP="00405503">
            <w:pPr>
              <w:pStyle w:val="Tabletext"/>
            </w:pPr>
            <w:r>
              <w:t xml:space="preserve">Household </w:t>
            </w:r>
            <w:r w:rsidR="00B820C3" w:rsidRPr="00926E1D">
              <w:t>pays for electricity</w:t>
            </w:r>
            <w:r w:rsidR="007B04D2">
              <w:t>, natural gas,</w:t>
            </w:r>
            <w:r w:rsidR="004F1D12">
              <w:t xml:space="preserve"> propane, and/or fuel oil</w:t>
            </w:r>
          </w:p>
        </w:tc>
        <w:tc>
          <w:tcPr>
            <w:tcW w:w="0" w:type="auto"/>
          </w:tcPr>
          <w:p w14:paraId="62BAABD1" w14:textId="01DC0248" w:rsidR="00B820C3" w:rsidRDefault="00541CAE" w:rsidP="00405503">
            <w:pPr>
              <w:pStyle w:val="Tabletext"/>
            </w:pPr>
            <w:r>
              <w:t>B</w:t>
            </w:r>
          </w:p>
        </w:tc>
        <w:tc>
          <w:tcPr>
            <w:tcW w:w="0" w:type="auto"/>
          </w:tcPr>
          <w:p w14:paraId="2E5E6D3C" w14:textId="2307B01E" w:rsidR="00B820C3" w:rsidRDefault="00B820C3" w:rsidP="00405503">
            <w:pPr>
              <w:pStyle w:val="Tabletext"/>
            </w:pPr>
            <w:r>
              <w:fldChar w:fldCharType="begin"/>
            </w:r>
            <w:r>
              <w:instrText xml:space="preserve"> ADDIN ZOTERO_ITEM CSL_CITATION {"citationID":"8YeAOaRw","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6350CE">
              <w:t>(Wright et al. 2020)</w:t>
            </w:r>
            <w:r>
              <w:fldChar w:fldCharType="end"/>
            </w:r>
          </w:p>
        </w:tc>
      </w:tr>
      <w:tr w:rsidR="007D0691" w14:paraId="7BFE8724" w14:textId="77777777" w:rsidTr="00985CA1">
        <w:tc>
          <w:tcPr>
            <w:tcW w:w="0" w:type="auto"/>
            <w:vMerge w:val="restart"/>
          </w:tcPr>
          <w:p w14:paraId="30A4A96E" w14:textId="77777777" w:rsidR="00B820C3" w:rsidRDefault="00B820C3" w:rsidP="00405503">
            <w:pPr>
              <w:pStyle w:val="Tabletext"/>
            </w:pPr>
            <w:r>
              <w:t>Building construction</w:t>
            </w:r>
          </w:p>
        </w:tc>
        <w:tc>
          <w:tcPr>
            <w:tcW w:w="0" w:type="auto"/>
          </w:tcPr>
          <w:p w14:paraId="3804AA2B" w14:textId="77777777" w:rsidR="00B820C3" w:rsidRPr="00C73EBE" w:rsidRDefault="00B820C3" w:rsidP="00405503">
            <w:pPr>
              <w:pStyle w:val="Tabletext"/>
            </w:pPr>
            <w:r>
              <w:t>Construction type</w:t>
            </w:r>
          </w:p>
        </w:tc>
        <w:tc>
          <w:tcPr>
            <w:tcW w:w="0" w:type="auto"/>
          </w:tcPr>
          <w:p w14:paraId="2600F8DB" w14:textId="77777777" w:rsidR="00B820C3" w:rsidRDefault="00B820C3" w:rsidP="00405503">
            <w:pPr>
              <w:pStyle w:val="Tabletext"/>
            </w:pPr>
            <w:r w:rsidRPr="008B05EB">
              <w:t>Type of housing unit</w:t>
            </w:r>
          </w:p>
        </w:tc>
        <w:tc>
          <w:tcPr>
            <w:tcW w:w="0" w:type="auto"/>
          </w:tcPr>
          <w:p w14:paraId="0E57BD1B" w14:textId="77777777" w:rsidR="00B820C3" w:rsidRDefault="00B820C3" w:rsidP="00405503">
            <w:pPr>
              <w:pStyle w:val="Tabletext"/>
            </w:pPr>
            <w:r>
              <w:t>C</w:t>
            </w:r>
          </w:p>
        </w:tc>
        <w:tc>
          <w:tcPr>
            <w:tcW w:w="0" w:type="auto"/>
          </w:tcPr>
          <w:p w14:paraId="56FE7C97" w14:textId="097A8992" w:rsidR="00B820C3" w:rsidRDefault="00B820C3" w:rsidP="00405503">
            <w:pPr>
              <w:pStyle w:val="Tabletext"/>
            </w:pPr>
            <w:r>
              <w:fldChar w:fldCharType="begin"/>
            </w:r>
            <w:r>
              <w:instrText xml:space="preserve"> ADDIN ZOTERO_ITEM CSL_CITATION {"citationID":"z74Poi4z","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3924ED">
              <w:t>(</w:t>
            </w:r>
            <w:proofErr w:type="spellStart"/>
            <w:r w:rsidRPr="003924ED">
              <w:t>Mavrogianni</w:t>
            </w:r>
            <w:proofErr w:type="spellEnd"/>
            <w:r w:rsidRPr="003924ED">
              <w:t xml:space="preserve"> et al. 2012)</w:t>
            </w:r>
            <w:r>
              <w:fldChar w:fldCharType="end"/>
            </w:r>
          </w:p>
        </w:tc>
      </w:tr>
      <w:tr w:rsidR="007D0691" w14:paraId="16E51899" w14:textId="77777777" w:rsidTr="00985CA1">
        <w:tc>
          <w:tcPr>
            <w:tcW w:w="0" w:type="auto"/>
            <w:vMerge/>
          </w:tcPr>
          <w:p w14:paraId="070A0D65" w14:textId="77777777" w:rsidR="00B820C3" w:rsidRDefault="00B820C3" w:rsidP="00405503">
            <w:pPr>
              <w:pStyle w:val="Tabletext"/>
            </w:pPr>
          </w:p>
        </w:tc>
        <w:tc>
          <w:tcPr>
            <w:tcW w:w="0" w:type="auto"/>
          </w:tcPr>
          <w:p w14:paraId="27B09670" w14:textId="77777777" w:rsidR="00B820C3" w:rsidRPr="008B05EB" w:rsidRDefault="00B820C3" w:rsidP="00405503">
            <w:pPr>
              <w:pStyle w:val="Tabletext"/>
            </w:pPr>
            <w:r>
              <w:t>Construction age</w:t>
            </w:r>
          </w:p>
        </w:tc>
        <w:tc>
          <w:tcPr>
            <w:tcW w:w="0" w:type="auto"/>
          </w:tcPr>
          <w:p w14:paraId="3C8809C0" w14:textId="45F723AA" w:rsidR="00B820C3" w:rsidRDefault="00541CAE" w:rsidP="00405503">
            <w:pPr>
              <w:pStyle w:val="Tabletext"/>
            </w:pPr>
            <w:r>
              <w:t>Estimated year</w:t>
            </w:r>
            <w:r w:rsidR="00B820C3" w:rsidRPr="000B3BB5">
              <w:t xml:space="preserve"> when housing unit was built</w:t>
            </w:r>
            <w:r>
              <w:t xml:space="preserve"> (taken as the maximum of the range in RECS response coding)</w:t>
            </w:r>
          </w:p>
        </w:tc>
        <w:tc>
          <w:tcPr>
            <w:tcW w:w="0" w:type="auto"/>
          </w:tcPr>
          <w:p w14:paraId="49EAD408" w14:textId="77777777" w:rsidR="00B820C3" w:rsidRDefault="00B820C3" w:rsidP="00405503">
            <w:pPr>
              <w:pStyle w:val="Tabletext"/>
            </w:pPr>
            <w:r>
              <w:t>N</w:t>
            </w:r>
          </w:p>
        </w:tc>
        <w:tc>
          <w:tcPr>
            <w:tcW w:w="0" w:type="auto"/>
          </w:tcPr>
          <w:p w14:paraId="50D5031C" w14:textId="5E9BE999" w:rsidR="00B820C3" w:rsidRDefault="00B820C3" w:rsidP="00405503">
            <w:pPr>
              <w:pStyle w:val="Tabletext"/>
            </w:pPr>
            <w:r>
              <w:fldChar w:fldCharType="begin"/>
            </w:r>
            <w:r>
              <w:instrText xml:space="preserve"> ADDIN ZOTERO_ITEM CSL_CITATION {"citationID":"N9Za3HBQ","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3924ED">
              <w:t>(</w:t>
            </w:r>
            <w:proofErr w:type="spellStart"/>
            <w:r w:rsidRPr="003924ED">
              <w:t>Mavrogianni</w:t>
            </w:r>
            <w:proofErr w:type="spellEnd"/>
            <w:r w:rsidRPr="003924ED">
              <w:t xml:space="preserve"> et al. 2012)</w:t>
            </w:r>
            <w:r>
              <w:fldChar w:fldCharType="end"/>
            </w:r>
          </w:p>
        </w:tc>
      </w:tr>
      <w:tr w:rsidR="007D0691" w14:paraId="68FE7D32" w14:textId="77777777" w:rsidTr="00985CA1">
        <w:tc>
          <w:tcPr>
            <w:tcW w:w="0" w:type="auto"/>
            <w:vMerge w:val="restart"/>
          </w:tcPr>
          <w:p w14:paraId="3A820044" w14:textId="77777777" w:rsidR="00B820C3" w:rsidRDefault="00B820C3" w:rsidP="00405503">
            <w:pPr>
              <w:pStyle w:val="Tabletext"/>
            </w:pPr>
            <w:r>
              <w:t>Building envelope</w:t>
            </w:r>
          </w:p>
        </w:tc>
        <w:tc>
          <w:tcPr>
            <w:tcW w:w="0" w:type="auto"/>
          </w:tcPr>
          <w:p w14:paraId="2850FF61" w14:textId="77777777" w:rsidR="00B820C3" w:rsidRPr="000B3BB5" w:rsidRDefault="00B820C3" w:rsidP="00405503">
            <w:pPr>
              <w:pStyle w:val="Tabletext"/>
            </w:pPr>
            <w:commentRangeStart w:id="5"/>
            <w:r>
              <w:t>Wall</w:t>
            </w:r>
            <w:commentRangeEnd w:id="5"/>
            <w:r>
              <w:rPr>
                <w:rStyle w:val="CommentReference"/>
              </w:rPr>
              <w:commentReference w:id="5"/>
            </w:r>
            <w:r>
              <w:t xml:space="preserve"> type</w:t>
            </w:r>
          </w:p>
        </w:tc>
        <w:tc>
          <w:tcPr>
            <w:tcW w:w="0" w:type="auto"/>
          </w:tcPr>
          <w:p w14:paraId="4661FB70" w14:textId="77777777" w:rsidR="00B820C3" w:rsidRDefault="00B820C3" w:rsidP="00405503">
            <w:pPr>
              <w:pStyle w:val="Tabletext"/>
            </w:pPr>
            <w:r w:rsidRPr="00E23DC5">
              <w:t>Major outside wall material</w:t>
            </w:r>
          </w:p>
        </w:tc>
        <w:tc>
          <w:tcPr>
            <w:tcW w:w="0" w:type="auto"/>
          </w:tcPr>
          <w:p w14:paraId="37F7D14D" w14:textId="77777777" w:rsidR="00B820C3" w:rsidRDefault="00B820C3" w:rsidP="00405503">
            <w:pPr>
              <w:pStyle w:val="Tabletext"/>
            </w:pPr>
            <w:r>
              <w:t>C</w:t>
            </w:r>
          </w:p>
        </w:tc>
        <w:tc>
          <w:tcPr>
            <w:tcW w:w="0" w:type="auto"/>
          </w:tcPr>
          <w:p w14:paraId="39255A1B" w14:textId="6C8ACE60" w:rsidR="00B820C3" w:rsidRDefault="00B820C3" w:rsidP="00405503">
            <w:pPr>
              <w:pStyle w:val="Tabletext"/>
            </w:pPr>
            <w:r>
              <w:fldChar w:fldCharType="begin"/>
            </w:r>
            <w:r>
              <w:instrText xml:space="preserve"> ADDIN ZOTERO_ITEM CSL_CITATION {"citationID":"0nnMXFlB","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E41733">
              <w:t>(Porritt et al. 2012)</w:t>
            </w:r>
            <w:r>
              <w:fldChar w:fldCharType="end"/>
            </w:r>
          </w:p>
        </w:tc>
      </w:tr>
      <w:tr w:rsidR="007D0691" w14:paraId="2187D7F0" w14:textId="77777777" w:rsidTr="00985CA1">
        <w:tc>
          <w:tcPr>
            <w:tcW w:w="0" w:type="auto"/>
            <w:vMerge/>
          </w:tcPr>
          <w:p w14:paraId="0615DAA2" w14:textId="77777777" w:rsidR="00B820C3" w:rsidRDefault="00B820C3" w:rsidP="00405503">
            <w:pPr>
              <w:pStyle w:val="Tabletext"/>
            </w:pPr>
          </w:p>
        </w:tc>
        <w:tc>
          <w:tcPr>
            <w:tcW w:w="0" w:type="auto"/>
          </w:tcPr>
          <w:p w14:paraId="0F7128CF" w14:textId="77777777" w:rsidR="00B820C3" w:rsidRPr="00E23DC5" w:rsidRDefault="00B820C3" w:rsidP="00405503">
            <w:pPr>
              <w:pStyle w:val="Tabletext"/>
            </w:pPr>
            <w:r>
              <w:t>Roof type</w:t>
            </w:r>
          </w:p>
        </w:tc>
        <w:tc>
          <w:tcPr>
            <w:tcW w:w="0" w:type="auto"/>
          </w:tcPr>
          <w:p w14:paraId="03374A45" w14:textId="77777777" w:rsidR="00B820C3" w:rsidRDefault="00B820C3" w:rsidP="00405503">
            <w:pPr>
              <w:pStyle w:val="Tabletext"/>
            </w:pPr>
            <w:r w:rsidRPr="004B6F83">
              <w:t>Major roofing material</w:t>
            </w:r>
          </w:p>
        </w:tc>
        <w:tc>
          <w:tcPr>
            <w:tcW w:w="0" w:type="auto"/>
          </w:tcPr>
          <w:p w14:paraId="7B28EDF6" w14:textId="77777777" w:rsidR="00B820C3" w:rsidRDefault="00B820C3" w:rsidP="00405503">
            <w:pPr>
              <w:pStyle w:val="Tabletext"/>
            </w:pPr>
            <w:r>
              <w:t>C</w:t>
            </w:r>
          </w:p>
        </w:tc>
        <w:tc>
          <w:tcPr>
            <w:tcW w:w="0" w:type="auto"/>
          </w:tcPr>
          <w:p w14:paraId="6C3DFFB6" w14:textId="46A49466" w:rsidR="00B820C3" w:rsidRDefault="00B820C3" w:rsidP="00405503">
            <w:pPr>
              <w:pStyle w:val="Tabletext"/>
            </w:pPr>
            <w:r>
              <w:fldChar w:fldCharType="begin"/>
            </w:r>
            <w:r>
              <w:instrText xml:space="preserve"> ADDIN ZOTERO_ITEM CSL_CITATION {"citationID":"uh0BhlL7","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C17A3D">
              <w:t>(Porritt et al. 2012)</w:t>
            </w:r>
            <w:r>
              <w:fldChar w:fldCharType="end"/>
            </w:r>
          </w:p>
        </w:tc>
      </w:tr>
      <w:tr w:rsidR="00C91C85" w14:paraId="21FCBF54" w14:textId="77777777" w:rsidTr="00985CA1">
        <w:tc>
          <w:tcPr>
            <w:tcW w:w="0" w:type="auto"/>
            <w:vMerge/>
          </w:tcPr>
          <w:p w14:paraId="3511BD03" w14:textId="77777777" w:rsidR="00C91C85" w:rsidRDefault="00C91C85" w:rsidP="00405503">
            <w:pPr>
              <w:pStyle w:val="Tabletext"/>
            </w:pPr>
          </w:p>
        </w:tc>
        <w:tc>
          <w:tcPr>
            <w:tcW w:w="0" w:type="auto"/>
          </w:tcPr>
          <w:p w14:paraId="048CF050" w14:textId="5C3D9EA9" w:rsidR="00C91C85" w:rsidRDefault="00C91C85" w:rsidP="00405503">
            <w:pPr>
              <w:pStyle w:val="Tabletext"/>
            </w:pPr>
            <w:r>
              <w:t>Thermal mass</w:t>
            </w:r>
          </w:p>
        </w:tc>
        <w:tc>
          <w:tcPr>
            <w:tcW w:w="0" w:type="auto"/>
          </w:tcPr>
          <w:p w14:paraId="2DEBE6D5" w14:textId="6773FB7C" w:rsidR="00C91C85" w:rsidRPr="004B6F83" w:rsidRDefault="00C91C85" w:rsidP="00405503">
            <w:pPr>
              <w:pStyle w:val="Tabletext"/>
            </w:pPr>
            <w:r>
              <w:t>Wall or roof type is a thermally massive material (brick, stone, or concrete)</w:t>
            </w:r>
          </w:p>
        </w:tc>
        <w:tc>
          <w:tcPr>
            <w:tcW w:w="0" w:type="auto"/>
          </w:tcPr>
          <w:p w14:paraId="4E0354F1" w14:textId="77777777" w:rsidR="00C91C85" w:rsidRDefault="00C91C85" w:rsidP="00405503">
            <w:pPr>
              <w:pStyle w:val="Tabletext"/>
            </w:pPr>
          </w:p>
        </w:tc>
        <w:tc>
          <w:tcPr>
            <w:tcW w:w="0" w:type="auto"/>
          </w:tcPr>
          <w:p w14:paraId="70DE7A0A" w14:textId="77777777" w:rsidR="00C91C85" w:rsidRDefault="00C91C85" w:rsidP="00405503">
            <w:pPr>
              <w:pStyle w:val="Tabletext"/>
            </w:pPr>
          </w:p>
        </w:tc>
      </w:tr>
      <w:tr w:rsidR="007D0691" w14:paraId="337630BB" w14:textId="77777777" w:rsidTr="00985CA1">
        <w:tc>
          <w:tcPr>
            <w:tcW w:w="0" w:type="auto"/>
            <w:vMerge/>
          </w:tcPr>
          <w:p w14:paraId="7373DE89" w14:textId="77777777" w:rsidR="00B820C3" w:rsidRDefault="00B820C3" w:rsidP="00405503">
            <w:pPr>
              <w:pStyle w:val="Tabletext"/>
            </w:pPr>
          </w:p>
        </w:tc>
        <w:tc>
          <w:tcPr>
            <w:tcW w:w="0" w:type="auto"/>
          </w:tcPr>
          <w:p w14:paraId="3F2D317E" w14:textId="77777777" w:rsidR="00B820C3" w:rsidRPr="004B6F83" w:rsidRDefault="00B820C3" w:rsidP="00405503">
            <w:pPr>
              <w:pStyle w:val="Tabletext"/>
            </w:pPr>
            <w:r>
              <w:t>Insulation</w:t>
            </w:r>
          </w:p>
        </w:tc>
        <w:tc>
          <w:tcPr>
            <w:tcW w:w="0" w:type="auto"/>
          </w:tcPr>
          <w:p w14:paraId="43D09533" w14:textId="77777777" w:rsidR="00B820C3" w:rsidRDefault="00B820C3" w:rsidP="00405503">
            <w:pPr>
              <w:pStyle w:val="Tabletext"/>
            </w:pPr>
            <w:r w:rsidRPr="00B92528">
              <w:t>Level of insulation</w:t>
            </w:r>
          </w:p>
        </w:tc>
        <w:tc>
          <w:tcPr>
            <w:tcW w:w="0" w:type="auto"/>
          </w:tcPr>
          <w:p w14:paraId="33F8AAFB" w14:textId="77777777" w:rsidR="00B820C3" w:rsidRDefault="00B820C3" w:rsidP="00405503">
            <w:pPr>
              <w:pStyle w:val="Tabletext"/>
            </w:pPr>
            <w:r>
              <w:t>N</w:t>
            </w:r>
          </w:p>
        </w:tc>
        <w:tc>
          <w:tcPr>
            <w:tcW w:w="0" w:type="auto"/>
          </w:tcPr>
          <w:p w14:paraId="65C436C6" w14:textId="7677C6FC" w:rsidR="00B820C3" w:rsidRDefault="00B820C3" w:rsidP="00405503">
            <w:pPr>
              <w:pStyle w:val="Tabletext"/>
            </w:pPr>
            <w:r>
              <w:fldChar w:fldCharType="begin"/>
            </w:r>
            <w:r>
              <w:instrText xml:space="preserve"> ADDIN ZOTERO_ITEM CSL_CITATION {"citationID":"JBbBf6Yc","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CF56D1">
              <w:t>(</w:t>
            </w:r>
            <w:proofErr w:type="spellStart"/>
            <w:r w:rsidRPr="00CF56D1">
              <w:t>Mavrogianni</w:t>
            </w:r>
            <w:proofErr w:type="spellEnd"/>
            <w:r w:rsidRPr="00CF56D1">
              <w:t xml:space="preserve"> et al. 2012)</w:t>
            </w:r>
            <w:r>
              <w:fldChar w:fldCharType="end"/>
            </w:r>
          </w:p>
        </w:tc>
      </w:tr>
      <w:tr w:rsidR="007D0691" w14:paraId="6DCB7147" w14:textId="77777777" w:rsidTr="00985CA1">
        <w:tc>
          <w:tcPr>
            <w:tcW w:w="0" w:type="auto"/>
            <w:vMerge/>
          </w:tcPr>
          <w:p w14:paraId="583857DD" w14:textId="77777777" w:rsidR="00B820C3" w:rsidRDefault="00B820C3" w:rsidP="00405503">
            <w:pPr>
              <w:pStyle w:val="Tabletext"/>
            </w:pPr>
          </w:p>
        </w:tc>
        <w:tc>
          <w:tcPr>
            <w:tcW w:w="0" w:type="auto"/>
          </w:tcPr>
          <w:p w14:paraId="048FA2A3" w14:textId="77777777" w:rsidR="00B820C3" w:rsidRPr="00B92528" w:rsidRDefault="00B820C3" w:rsidP="00405503">
            <w:pPr>
              <w:pStyle w:val="Tabletext"/>
            </w:pPr>
            <w:r>
              <w:t>Infiltration</w:t>
            </w:r>
          </w:p>
        </w:tc>
        <w:tc>
          <w:tcPr>
            <w:tcW w:w="0" w:type="auto"/>
          </w:tcPr>
          <w:p w14:paraId="155F0988" w14:textId="77777777" w:rsidR="00B820C3" w:rsidRDefault="00B820C3" w:rsidP="00405503">
            <w:pPr>
              <w:pStyle w:val="Tabletext"/>
            </w:pPr>
            <w:r w:rsidRPr="000E52F8">
              <w:t>Frequency of draft</w:t>
            </w:r>
          </w:p>
        </w:tc>
        <w:tc>
          <w:tcPr>
            <w:tcW w:w="0" w:type="auto"/>
          </w:tcPr>
          <w:p w14:paraId="79FD505D" w14:textId="77777777" w:rsidR="00B820C3" w:rsidRDefault="00B820C3" w:rsidP="00405503">
            <w:pPr>
              <w:pStyle w:val="Tabletext"/>
            </w:pPr>
            <w:r>
              <w:t>N</w:t>
            </w:r>
          </w:p>
        </w:tc>
        <w:tc>
          <w:tcPr>
            <w:tcW w:w="0" w:type="auto"/>
          </w:tcPr>
          <w:p w14:paraId="0600F534" w14:textId="50AFE2A7" w:rsidR="00B820C3" w:rsidRDefault="00B820C3" w:rsidP="00405503">
            <w:pPr>
              <w:pStyle w:val="Tabletext"/>
            </w:pPr>
            <w:r>
              <w:fldChar w:fldCharType="begin"/>
            </w:r>
            <w:r>
              <w:instrText xml:space="preserve"> ADDIN ZOTERO_ITEM CSL_CITATION {"citationID":"IEkaNfhH","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7D0691" w14:paraId="7A0C49FE" w14:textId="77777777" w:rsidTr="00985CA1">
        <w:tc>
          <w:tcPr>
            <w:tcW w:w="0" w:type="auto"/>
            <w:vMerge/>
          </w:tcPr>
          <w:p w14:paraId="30C5A323" w14:textId="77777777" w:rsidR="00B820C3" w:rsidRDefault="00B820C3" w:rsidP="00405503">
            <w:pPr>
              <w:pStyle w:val="Tabletext"/>
            </w:pPr>
          </w:p>
        </w:tc>
        <w:tc>
          <w:tcPr>
            <w:tcW w:w="0" w:type="auto"/>
          </w:tcPr>
          <w:p w14:paraId="29103063" w14:textId="77777777" w:rsidR="00B820C3" w:rsidRPr="000E52F8" w:rsidRDefault="00B820C3" w:rsidP="00405503">
            <w:pPr>
              <w:pStyle w:val="Tabletext"/>
            </w:pPr>
            <w:r>
              <w:t>Window-to-wall-ratio</w:t>
            </w:r>
          </w:p>
        </w:tc>
        <w:tc>
          <w:tcPr>
            <w:tcW w:w="0" w:type="auto"/>
          </w:tcPr>
          <w:p w14:paraId="6D1D020E" w14:textId="77777777" w:rsidR="00B820C3" w:rsidRDefault="00B820C3" w:rsidP="00405503">
            <w:pPr>
              <w:pStyle w:val="Tabletext"/>
            </w:pPr>
            <w:r w:rsidRPr="000E52F8">
              <w:t>Number of windows</w:t>
            </w:r>
          </w:p>
        </w:tc>
        <w:tc>
          <w:tcPr>
            <w:tcW w:w="0" w:type="auto"/>
          </w:tcPr>
          <w:p w14:paraId="0CE4C6DB" w14:textId="77777777" w:rsidR="00B820C3" w:rsidRDefault="00B820C3" w:rsidP="00405503">
            <w:pPr>
              <w:pStyle w:val="Tabletext"/>
            </w:pPr>
            <w:r>
              <w:t>N</w:t>
            </w:r>
          </w:p>
        </w:tc>
        <w:tc>
          <w:tcPr>
            <w:tcW w:w="0" w:type="auto"/>
          </w:tcPr>
          <w:p w14:paraId="3FAD6519" w14:textId="1D23CC9B" w:rsidR="00B820C3" w:rsidRDefault="00B820C3" w:rsidP="00405503">
            <w:pPr>
              <w:pStyle w:val="Tabletext"/>
            </w:pPr>
            <w:r>
              <w:fldChar w:fldCharType="begin"/>
            </w:r>
            <w:r>
              <w:instrText xml:space="preserve"> ADDIN ZOTERO_ITEM CSL_CITATION {"citationID":"VD2qiyfE","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7D0691" w14:paraId="68F46BBF" w14:textId="77777777" w:rsidTr="00985CA1">
        <w:tc>
          <w:tcPr>
            <w:tcW w:w="0" w:type="auto"/>
            <w:vMerge/>
          </w:tcPr>
          <w:p w14:paraId="447F9447" w14:textId="77777777" w:rsidR="00B820C3" w:rsidRDefault="00B820C3" w:rsidP="00405503">
            <w:pPr>
              <w:pStyle w:val="Tabletext"/>
            </w:pPr>
          </w:p>
        </w:tc>
        <w:tc>
          <w:tcPr>
            <w:tcW w:w="0" w:type="auto"/>
          </w:tcPr>
          <w:p w14:paraId="6D683D22" w14:textId="77777777" w:rsidR="00B820C3" w:rsidRPr="000E52F8" w:rsidRDefault="00B820C3" w:rsidP="00405503">
            <w:pPr>
              <w:pStyle w:val="Tabletext"/>
            </w:pPr>
            <w:r>
              <w:t>Window frame</w:t>
            </w:r>
          </w:p>
        </w:tc>
        <w:tc>
          <w:tcPr>
            <w:tcW w:w="0" w:type="auto"/>
          </w:tcPr>
          <w:p w14:paraId="52FE3D48" w14:textId="77777777" w:rsidR="00B820C3" w:rsidRDefault="00B820C3" w:rsidP="00405503">
            <w:pPr>
              <w:pStyle w:val="Tabletext"/>
            </w:pPr>
            <w:r w:rsidRPr="002D4B49">
              <w:t>Window frame material</w:t>
            </w:r>
          </w:p>
        </w:tc>
        <w:tc>
          <w:tcPr>
            <w:tcW w:w="0" w:type="auto"/>
          </w:tcPr>
          <w:p w14:paraId="7E81DDC7" w14:textId="77777777" w:rsidR="00B820C3" w:rsidRDefault="00B820C3" w:rsidP="00405503">
            <w:pPr>
              <w:pStyle w:val="Tabletext"/>
            </w:pPr>
            <w:r>
              <w:t>C</w:t>
            </w:r>
          </w:p>
        </w:tc>
        <w:tc>
          <w:tcPr>
            <w:tcW w:w="0" w:type="auto"/>
          </w:tcPr>
          <w:p w14:paraId="57260757" w14:textId="7DC9ACB2" w:rsidR="00B820C3" w:rsidRDefault="00B820C3" w:rsidP="00405503">
            <w:pPr>
              <w:pStyle w:val="Tabletext"/>
            </w:pPr>
            <w:r>
              <w:fldChar w:fldCharType="begin"/>
            </w:r>
            <w:r>
              <w:instrText xml:space="preserve"> ADDIN ZOTERO_ITEM CSL_CITATION {"citationID":"fA5xJMCu","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B82823">
              <w:t>(</w:t>
            </w:r>
            <w:proofErr w:type="spellStart"/>
            <w:r w:rsidRPr="00B82823">
              <w:t>Mavrogianni</w:t>
            </w:r>
            <w:proofErr w:type="spellEnd"/>
            <w:r w:rsidRPr="00B82823">
              <w:t xml:space="preserve"> et al. 2012)</w:t>
            </w:r>
            <w:r>
              <w:fldChar w:fldCharType="end"/>
            </w:r>
          </w:p>
        </w:tc>
      </w:tr>
      <w:tr w:rsidR="007D0691" w14:paraId="6FBD6BF7" w14:textId="77777777" w:rsidTr="00985CA1">
        <w:tc>
          <w:tcPr>
            <w:tcW w:w="0" w:type="auto"/>
            <w:vMerge/>
          </w:tcPr>
          <w:p w14:paraId="03D661BF" w14:textId="77777777" w:rsidR="00B820C3" w:rsidRDefault="00B820C3" w:rsidP="00405503">
            <w:pPr>
              <w:pStyle w:val="Tabletext"/>
            </w:pPr>
          </w:p>
        </w:tc>
        <w:tc>
          <w:tcPr>
            <w:tcW w:w="0" w:type="auto"/>
          </w:tcPr>
          <w:p w14:paraId="52708A51" w14:textId="77777777" w:rsidR="00B820C3" w:rsidRPr="002D4B49" w:rsidRDefault="00B820C3" w:rsidP="00405503">
            <w:pPr>
              <w:pStyle w:val="Tabletext"/>
            </w:pPr>
            <w:r>
              <w:t>Glazing type</w:t>
            </w:r>
          </w:p>
        </w:tc>
        <w:tc>
          <w:tcPr>
            <w:tcW w:w="0" w:type="auto"/>
          </w:tcPr>
          <w:p w14:paraId="42772C87" w14:textId="77777777" w:rsidR="00B820C3" w:rsidRDefault="00B820C3" w:rsidP="00405503">
            <w:pPr>
              <w:pStyle w:val="Tabletext"/>
            </w:pPr>
            <w:r w:rsidRPr="00D866CD">
              <w:t>Type of glass in most windows</w:t>
            </w:r>
          </w:p>
        </w:tc>
        <w:tc>
          <w:tcPr>
            <w:tcW w:w="0" w:type="auto"/>
          </w:tcPr>
          <w:p w14:paraId="70F40E7B" w14:textId="77777777" w:rsidR="00B820C3" w:rsidRDefault="00B820C3" w:rsidP="00405503">
            <w:pPr>
              <w:pStyle w:val="Tabletext"/>
            </w:pPr>
            <w:r>
              <w:t>N</w:t>
            </w:r>
          </w:p>
        </w:tc>
        <w:tc>
          <w:tcPr>
            <w:tcW w:w="0" w:type="auto"/>
          </w:tcPr>
          <w:p w14:paraId="5DDC83E9" w14:textId="5CE9CE49" w:rsidR="00B820C3" w:rsidRDefault="00B820C3" w:rsidP="00405503">
            <w:pPr>
              <w:pStyle w:val="Tabletext"/>
            </w:pPr>
            <w:r>
              <w:fldChar w:fldCharType="begin"/>
            </w:r>
            <w:r>
              <w:instrText xml:space="preserve"> ADDIN ZOTERO_ITEM CSL_CITATION {"citationID":"rJXo7Xp7","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B82823">
              <w:t>(</w:t>
            </w:r>
            <w:proofErr w:type="spellStart"/>
            <w:r w:rsidRPr="00B82823">
              <w:t>Mavrogianni</w:t>
            </w:r>
            <w:proofErr w:type="spellEnd"/>
            <w:r w:rsidRPr="00B82823">
              <w:t xml:space="preserve"> et al. 2012)</w:t>
            </w:r>
            <w:r>
              <w:fldChar w:fldCharType="end"/>
            </w:r>
          </w:p>
        </w:tc>
      </w:tr>
      <w:tr w:rsidR="007D0691" w14:paraId="1A28938A" w14:textId="77777777" w:rsidTr="00985CA1">
        <w:tc>
          <w:tcPr>
            <w:tcW w:w="0" w:type="auto"/>
            <w:vMerge w:val="restart"/>
          </w:tcPr>
          <w:p w14:paraId="50E3D944" w14:textId="77777777" w:rsidR="007D0691" w:rsidRDefault="007D0691" w:rsidP="00541CAE">
            <w:pPr>
              <w:pStyle w:val="Tabletext"/>
            </w:pPr>
            <w:commentRangeStart w:id="6"/>
            <w:r>
              <w:t>Building HVAC</w:t>
            </w:r>
            <w:commentRangeEnd w:id="6"/>
            <w:r>
              <w:rPr>
                <w:rStyle w:val="CommentReference"/>
              </w:rPr>
              <w:commentReference w:id="6"/>
            </w:r>
          </w:p>
        </w:tc>
        <w:tc>
          <w:tcPr>
            <w:tcW w:w="0" w:type="auto"/>
          </w:tcPr>
          <w:p w14:paraId="5012ED54" w14:textId="349B09F2" w:rsidR="007D0691" w:rsidRPr="00EB0857" w:rsidRDefault="007D0691" w:rsidP="00541CAE">
            <w:pPr>
              <w:pStyle w:val="Tabletext"/>
            </w:pPr>
            <w:r>
              <w:t xml:space="preserve">AC </w:t>
            </w:r>
            <w:commentRangeStart w:id="7"/>
            <w:r>
              <w:t>type</w:t>
            </w:r>
            <w:commentRangeEnd w:id="7"/>
            <w:r>
              <w:rPr>
                <w:rStyle w:val="CommentReference"/>
              </w:rPr>
              <w:commentReference w:id="7"/>
            </w:r>
          </w:p>
        </w:tc>
        <w:tc>
          <w:tcPr>
            <w:tcW w:w="0" w:type="auto"/>
          </w:tcPr>
          <w:p w14:paraId="01279160" w14:textId="7DAECECA" w:rsidR="007D0691" w:rsidRDefault="007D0691" w:rsidP="00541CAE">
            <w:pPr>
              <w:pStyle w:val="Tabletext"/>
            </w:pPr>
            <w:r w:rsidRPr="00EB0857">
              <w:t>Type of air conditioning equipment used</w:t>
            </w:r>
          </w:p>
        </w:tc>
        <w:tc>
          <w:tcPr>
            <w:tcW w:w="0" w:type="auto"/>
          </w:tcPr>
          <w:p w14:paraId="6600CBE4" w14:textId="5543D1AB" w:rsidR="007D0691" w:rsidRDefault="007D0691" w:rsidP="00541CAE">
            <w:pPr>
              <w:pStyle w:val="Tabletext"/>
            </w:pPr>
            <w:r>
              <w:t>C</w:t>
            </w:r>
          </w:p>
        </w:tc>
        <w:tc>
          <w:tcPr>
            <w:tcW w:w="0" w:type="auto"/>
          </w:tcPr>
          <w:p w14:paraId="479AD6A0" w14:textId="21F28E6D" w:rsidR="007D0691" w:rsidRDefault="007D0691" w:rsidP="00541CAE">
            <w:pPr>
              <w:pStyle w:val="Tabletext"/>
            </w:pPr>
            <w:r>
              <w:fldChar w:fldCharType="begin"/>
            </w:r>
            <w:r>
              <w:instrText xml:space="preserve"> ADDIN ZOTERO_ITEM CSL_CITATION {"citationID":"hdux0WA4","properties":{"formattedCitation":"(O\\uc0\\u8217{}Neill, Zanobetti, and Schwartz 2005; Samuelson et al. 2020)","plainCitation":"(O’Neill, Zanobetti, and Schwartz 2005; Samuelson et al. 2020)","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rPr>
                <w:rFonts w:cs="Times New Roman"/>
                <w:szCs w:val="24"/>
              </w:rPr>
              <w:t xml:space="preserve">(O’Neill, </w:t>
            </w:r>
            <w:proofErr w:type="spellStart"/>
            <w:r w:rsidRPr="00687A62">
              <w:rPr>
                <w:rFonts w:cs="Times New Roman"/>
                <w:szCs w:val="24"/>
              </w:rPr>
              <w:t>Zanobetti</w:t>
            </w:r>
            <w:proofErr w:type="spellEnd"/>
            <w:r w:rsidRPr="00687A62">
              <w:rPr>
                <w:rFonts w:cs="Times New Roman"/>
                <w:szCs w:val="24"/>
              </w:rPr>
              <w:t>, and Schwartz 2005; Samuelson et al. 2020)</w:t>
            </w:r>
            <w:r>
              <w:fldChar w:fldCharType="end"/>
            </w:r>
          </w:p>
        </w:tc>
      </w:tr>
      <w:tr w:rsidR="007D0691" w14:paraId="7268BC9C" w14:textId="77777777" w:rsidTr="00985CA1">
        <w:tc>
          <w:tcPr>
            <w:tcW w:w="0" w:type="auto"/>
            <w:vMerge/>
          </w:tcPr>
          <w:p w14:paraId="21B0DFB0" w14:textId="77777777" w:rsidR="007D0691" w:rsidRDefault="007D0691" w:rsidP="00541CAE">
            <w:pPr>
              <w:pStyle w:val="Tabletext"/>
            </w:pPr>
          </w:p>
        </w:tc>
        <w:tc>
          <w:tcPr>
            <w:tcW w:w="0" w:type="auto"/>
          </w:tcPr>
          <w:p w14:paraId="19823284" w14:textId="751BD551" w:rsidR="007D0691" w:rsidRPr="00EB0857" w:rsidRDefault="007D0691" w:rsidP="00541CAE">
            <w:pPr>
              <w:pStyle w:val="Tabletext"/>
            </w:pPr>
            <w:r>
              <w:t>Heating type</w:t>
            </w:r>
          </w:p>
        </w:tc>
        <w:tc>
          <w:tcPr>
            <w:tcW w:w="0" w:type="auto"/>
          </w:tcPr>
          <w:p w14:paraId="32D8A1AF" w14:textId="14555720" w:rsidR="007D0691" w:rsidRDefault="007D0691" w:rsidP="00541CAE">
            <w:pPr>
              <w:pStyle w:val="Tabletext"/>
            </w:pPr>
            <w:r w:rsidRPr="00EB0857">
              <w:t>Main space heating equipment type</w:t>
            </w:r>
          </w:p>
        </w:tc>
        <w:tc>
          <w:tcPr>
            <w:tcW w:w="0" w:type="auto"/>
          </w:tcPr>
          <w:p w14:paraId="3BBF851A" w14:textId="693797FD" w:rsidR="007D0691" w:rsidRDefault="007D0691" w:rsidP="00541CAE">
            <w:pPr>
              <w:pStyle w:val="Tabletext"/>
            </w:pPr>
            <w:r>
              <w:t>C</w:t>
            </w:r>
          </w:p>
        </w:tc>
        <w:tc>
          <w:tcPr>
            <w:tcW w:w="0" w:type="auto"/>
          </w:tcPr>
          <w:p w14:paraId="3D61F7B5" w14:textId="57A406CA" w:rsidR="007D0691" w:rsidRDefault="007D0691" w:rsidP="00541CAE">
            <w:pPr>
              <w:pStyle w:val="Tabletext"/>
            </w:pPr>
            <w:r>
              <w:fldChar w:fldCharType="begin"/>
            </w:r>
            <w:r>
              <w:instrText xml:space="preserve"> ADDIN ZOTERO_ITEM CSL_CITATION {"citationID":"9Bp9FF0H","properties":{"formattedCitation":"(O\\uc0\\u8217{}Neill, Zanobetti, and Schwartz 2005; Samuelson et al. 2020)","plainCitation":"(O’Neill, Zanobetti, and Schwartz 2005; Samuelson et al. 2020)","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rPr>
                <w:rFonts w:cs="Times New Roman"/>
                <w:szCs w:val="24"/>
              </w:rPr>
              <w:t xml:space="preserve">(O’Neill, </w:t>
            </w:r>
            <w:proofErr w:type="spellStart"/>
            <w:r w:rsidRPr="00687A62">
              <w:rPr>
                <w:rFonts w:cs="Times New Roman"/>
                <w:szCs w:val="24"/>
              </w:rPr>
              <w:t>Zanobetti</w:t>
            </w:r>
            <w:proofErr w:type="spellEnd"/>
            <w:r w:rsidRPr="00687A62">
              <w:rPr>
                <w:rFonts w:cs="Times New Roman"/>
                <w:szCs w:val="24"/>
              </w:rPr>
              <w:t>, and Schwartz 2005; Samuelson et al. 2020)</w:t>
            </w:r>
            <w:r>
              <w:fldChar w:fldCharType="end"/>
            </w:r>
          </w:p>
        </w:tc>
      </w:tr>
      <w:tr w:rsidR="007D0691" w14:paraId="59E7E593" w14:textId="77777777" w:rsidTr="00985CA1">
        <w:tc>
          <w:tcPr>
            <w:tcW w:w="0" w:type="auto"/>
            <w:vMerge/>
          </w:tcPr>
          <w:p w14:paraId="66120424" w14:textId="77777777" w:rsidR="007D0691" w:rsidRDefault="007D0691" w:rsidP="00405503">
            <w:pPr>
              <w:pStyle w:val="Tabletext"/>
            </w:pPr>
          </w:p>
        </w:tc>
        <w:tc>
          <w:tcPr>
            <w:tcW w:w="0" w:type="auto"/>
          </w:tcPr>
          <w:p w14:paraId="5C35B5C3" w14:textId="6033C3E7" w:rsidR="007D0691" w:rsidRDefault="007D0691" w:rsidP="00405503">
            <w:pPr>
              <w:pStyle w:val="Tabletext"/>
            </w:pPr>
            <w:r>
              <w:t>Energy insecurity</w:t>
            </w:r>
          </w:p>
        </w:tc>
        <w:tc>
          <w:tcPr>
            <w:tcW w:w="0" w:type="auto"/>
          </w:tcPr>
          <w:p w14:paraId="138AEE22" w14:textId="2688C409" w:rsidR="007D0691" w:rsidRDefault="007D0691" w:rsidP="00405503">
            <w:pPr>
              <w:pStyle w:val="Tabletext"/>
            </w:pPr>
            <w:r>
              <w:t>Household reported difficulty paying energy bills</w:t>
            </w:r>
            <w:r w:rsidR="00FB7BF9">
              <w:t xml:space="preserve">; </w:t>
            </w:r>
            <w:r>
              <w:t>repairing or replacing broken heating or cooling equipment</w:t>
            </w:r>
            <w:r w:rsidR="00FB7BF9">
              <w:t xml:space="preserve">; </w:t>
            </w:r>
            <w:r>
              <w:t>or that they had kept their home at unsafe temperatures because of cost concerns</w:t>
            </w:r>
          </w:p>
        </w:tc>
        <w:tc>
          <w:tcPr>
            <w:tcW w:w="0" w:type="auto"/>
          </w:tcPr>
          <w:p w14:paraId="53DE3E3B" w14:textId="46D7AE7C" w:rsidR="007D0691" w:rsidRDefault="007D0691" w:rsidP="00405503">
            <w:pPr>
              <w:pStyle w:val="Tabletext"/>
            </w:pPr>
            <w:r>
              <w:t>B</w:t>
            </w:r>
          </w:p>
        </w:tc>
        <w:tc>
          <w:tcPr>
            <w:tcW w:w="0" w:type="auto"/>
          </w:tcPr>
          <w:p w14:paraId="100639E6" w14:textId="5CABD358" w:rsidR="007D0691" w:rsidRDefault="007D0691" w:rsidP="00405503">
            <w:pPr>
              <w:pStyle w:val="Tabletext"/>
            </w:pPr>
            <w:r w:rsidRPr="00A4046F">
              <w:t>Naughton et al. 2002; MCDPH 2019)</w:t>
            </w:r>
          </w:p>
        </w:tc>
      </w:tr>
      <w:tr w:rsidR="007D0691" w14:paraId="590743E9" w14:textId="77777777" w:rsidTr="00985CA1">
        <w:tc>
          <w:tcPr>
            <w:tcW w:w="0" w:type="auto"/>
            <w:vMerge/>
          </w:tcPr>
          <w:p w14:paraId="28735348" w14:textId="77777777" w:rsidR="007D0691" w:rsidRDefault="007D0691" w:rsidP="00405503">
            <w:pPr>
              <w:pStyle w:val="Tabletext"/>
            </w:pPr>
          </w:p>
        </w:tc>
        <w:tc>
          <w:tcPr>
            <w:tcW w:w="0" w:type="auto"/>
          </w:tcPr>
          <w:p w14:paraId="6B4EC141" w14:textId="77777777" w:rsidR="007D0691" w:rsidRPr="00EB0857" w:rsidRDefault="007D0691" w:rsidP="00405503">
            <w:pPr>
              <w:pStyle w:val="Tabletext"/>
            </w:pPr>
            <w:r>
              <w:t>Ceiling fans</w:t>
            </w:r>
          </w:p>
        </w:tc>
        <w:tc>
          <w:tcPr>
            <w:tcW w:w="0" w:type="auto"/>
          </w:tcPr>
          <w:p w14:paraId="4758BB1F" w14:textId="77777777" w:rsidR="007D0691" w:rsidRPr="00EB0857" w:rsidRDefault="007D0691" w:rsidP="00405503">
            <w:pPr>
              <w:pStyle w:val="Tabletext"/>
            </w:pPr>
            <w:r w:rsidRPr="00EB0857">
              <w:t>Number of ceiling fans used</w:t>
            </w:r>
          </w:p>
        </w:tc>
        <w:tc>
          <w:tcPr>
            <w:tcW w:w="0" w:type="auto"/>
          </w:tcPr>
          <w:p w14:paraId="320F6C4E" w14:textId="77777777" w:rsidR="007D0691" w:rsidRDefault="007D0691" w:rsidP="00405503">
            <w:pPr>
              <w:pStyle w:val="Tabletext"/>
            </w:pPr>
            <w:r>
              <w:t>N</w:t>
            </w:r>
          </w:p>
        </w:tc>
        <w:tc>
          <w:tcPr>
            <w:tcW w:w="0" w:type="auto"/>
          </w:tcPr>
          <w:p w14:paraId="14BAB039" w14:textId="3B81D4C7" w:rsidR="007D0691" w:rsidRDefault="007D0691" w:rsidP="00405503">
            <w:pPr>
              <w:pStyle w:val="Tabletext"/>
            </w:pPr>
            <w:r>
              <w:fldChar w:fldCharType="begin"/>
            </w:r>
            <w:r>
              <w:instrText xml:space="preserve"> ADDIN ZOTERO_ITEM CSL_CITATION {"citationID":"4E2G9DgR","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7D0691" w14:paraId="12F967A2" w14:textId="77777777" w:rsidTr="00985CA1">
        <w:trPr>
          <w:trHeight w:val="56"/>
        </w:trPr>
        <w:tc>
          <w:tcPr>
            <w:tcW w:w="0" w:type="auto"/>
            <w:vMerge/>
          </w:tcPr>
          <w:p w14:paraId="06C52D3F" w14:textId="77777777" w:rsidR="007D0691" w:rsidRDefault="007D0691" w:rsidP="00405503">
            <w:pPr>
              <w:pStyle w:val="Tabletext"/>
            </w:pPr>
          </w:p>
        </w:tc>
        <w:tc>
          <w:tcPr>
            <w:tcW w:w="0" w:type="auto"/>
          </w:tcPr>
          <w:p w14:paraId="55657711" w14:textId="77777777" w:rsidR="007D0691" w:rsidRPr="00EB0857" w:rsidRDefault="007D0691" w:rsidP="00405503">
            <w:pPr>
              <w:pStyle w:val="Tabletext"/>
            </w:pPr>
            <w:r>
              <w:t>Floor fans</w:t>
            </w:r>
          </w:p>
        </w:tc>
        <w:tc>
          <w:tcPr>
            <w:tcW w:w="0" w:type="auto"/>
          </w:tcPr>
          <w:p w14:paraId="3095B552" w14:textId="77777777" w:rsidR="007D0691" w:rsidRPr="00EB0857" w:rsidRDefault="007D0691" w:rsidP="00405503">
            <w:pPr>
              <w:pStyle w:val="Tabletext"/>
            </w:pPr>
            <w:r w:rsidRPr="00EB0857">
              <w:t>Number of floor, window, or table fans used</w:t>
            </w:r>
          </w:p>
        </w:tc>
        <w:tc>
          <w:tcPr>
            <w:tcW w:w="0" w:type="auto"/>
          </w:tcPr>
          <w:p w14:paraId="7A59E513" w14:textId="77777777" w:rsidR="007D0691" w:rsidRDefault="007D0691" w:rsidP="00405503">
            <w:pPr>
              <w:pStyle w:val="Tabletext"/>
            </w:pPr>
            <w:r>
              <w:t>N</w:t>
            </w:r>
          </w:p>
        </w:tc>
        <w:tc>
          <w:tcPr>
            <w:tcW w:w="0" w:type="auto"/>
          </w:tcPr>
          <w:p w14:paraId="65B60562" w14:textId="5C859D41" w:rsidR="007D0691" w:rsidRDefault="007D0691" w:rsidP="00405503">
            <w:pPr>
              <w:pStyle w:val="Tabletext"/>
            </w:pPr>
            <w:r>
              <w:fldChar w:fldCharType="begin"/>
            </w:r>
            <w:r>
              <w:instrText xml:space="preserve"> ADDIN ZOTERO_ITEM CSL_CITATION {"citationID":"vgz8LZI1","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p>
        </w:tc>
      </w:tr>
      <w:tr w:rsidR="007D0691" w14:paraId="6ED3356E" w14:textId="77777777" w:rsidTr="00985CA1">
        <w:trPr>
          <w:trHeight w:val="56"/>
        </w:trPr>
        <w:tc>
          <w:tcPr>
            <w:tcW w:w="0" w:type="auto"/>
            <w:vMerge/>
          </w:tcPr>
          <w:p w14:paraId="3E9337AC" w14:textId="77777777" w:rsidR="007D0691" w:rsidRDefault="007D0691" w:rsidP="00405503">
            <w:pPr>
              <w:pStyle w:val="Tabletext"/>
            </w:pPr>
          </w:p>
        </w:tc>
        <w:tc>
          <w:tcPr>
            <w:tcW w:w="0" w:type="auto"/>
          </w:tcPr>
          <w:p w14:paraId="30CB9EC5" w14:textId="67DCD979" w:rsidR="007D0691" w:rsidRDefault="007D0691" w:rsidP="00405503">
            <w:pPr>
              <w:pStyle w:val="Tabletext"/>
            </w:pPr>
            <w:r>
              <w:t>Resilience</w:t>
            </w:r>
          </w:p>
        </w:tc>
        <w:tc>
          <w:tcPr>
            <w:tcW w:w="0" w:type="auto"/>
          </w:tcPr>
          <w:p w14:paraId="0E96CAE1" w14:textId="1CBF2802" w:rsidR="007D0691" w:rsidRPr="00EB0857" w:rsidRDefault="007D0691" w:rsidP="00405503">
            <w:pPr>
              <w:pStyle w:val="Tabletext"/>
            </w:pPr>
            <w:r>
              <w:t>Home has back-up generator or on-site solar electricity generation</w:t>
            </w:r>
          </w:p>
        </w:tc>
        <w:tc>
          <w:tcPr>
            <w:tcW w:w="0" w:type="auto"/>
          </w:tcPr>
          <w:p w14:paraId="49F1CF03" w14:textId="6C6E832E" w:rsidR="007D0691" w:rsidRDefault="007D0691" w:rsidP="00405503">
            <w:pPr>
              <w:pStyle w:val="Tabletext"/>
            </w:pPr>
            <w:r>
              <w:t>B</w:t>
            </w:r>
          </w:p>
        </w:tc>
        <w:tc>
          <w:tcPr>
            <w:tcW w:w="0" w:type="auto"/>
          </w:tcPr>
          <w:p w14:paraId="5C9F858C" w14:textId="77777777" w:rsidR="007D0691" w:rsidRDefault="007D0691" w:rsidP="00405503">
            <w:pPr>
              <w:pStyle w:val="Tabletext"/>
            </w:pPr>
          </w:p>
        </w:tc>
      </w:tr>
    </w:tbl>
    <w:p w14:paraId="525C836C" w14:textId="4593D56C" w:rsidR="008D0432" w:rsidRDefault="008D0432" w:rsidP="008D0432">
      <w:pPr>
        <w:pStyle w:val="Tabletext"/>
        <w:spacing w:after="160"/>
      </w:pPr>
      <w:r>
        <w:rPr>
          <w:vertAlign w:val="superscript"/>
        </w:rPr>
        <w:t>a</w:t>
      </w:r>
      <w:r>
        <w:t xml:space="preserve"> Type includes categorical (C), numerical (N), and binary (B)</w:t>
      </w:r>
    </w:p>
    <w:p w14:paraId="2EBA55F0" w14:textId="110ADD65" w:rsidR="008D0432" w:rsidRDefault="008D0432" w:rsidP="009303DB">
      <w:pPr>
        <w:pStyle w:val="Heading2List"/>
      </w:pPr>
      <w:r>
        <w:t>Machine learning</w:t>
      </w:r>
    </w:p>
    <w:p w14:paraId="3D7FA92F" w14:textId="026EA373" w:rsidR="008D0432" w:rsidRDefault="009303DB" w:rsidP="008D0432">
      <w:r>
        <w:t>We used</w:t>
      </w:r>
      <w:r w:rsidR="008D0432">
        <w:t xml:space="preserve"> machine learning to predict the occurrence of a temperature-related morbidity event</w:t>
      </w:r>
      <w:r w:rsidR="00A1410E">
        <w:t>, which we treated as</w:t>
      </w:r>
      <w:r w:rsidR="008D0432">
        <w:t xml:space="preserve"> a binary classification problem. The input features for the machine learning model are </w:t>
      </w:r>
      <w:r w:rsidR="00D4211A">
        <w:t xml:space="preserve">the building </w:t>
      </w:r>
      <w:r w:rsidR="00CB3ADA">
        <w:t xml:space="preserve">and </w:t>
      </w:r>
      <w:r w:rsidR="008D0432">
        <w:t>household characteristics</w:t>
      </w:r>
      <w:r w:rsidR="00D4211A">
        <w:t xml:space="preserve"> described in </w:t>
      </w:r>
      <w:r w:rsidR="00D4211A">
        <w:fldChar w:fldCharType="begin"/>
      </w:r>
      <w:r w:rsidR="00D4211A">
        <w:instrText xml:space="preserve"> REF _Ref77436719 \h </w:instrText>
      </w:r>
      <w:r w:rsidR="00D4211A">
        <w:fldChar w:fldCharType="separate"/>
      </w:r>
      <w:r w:rsidR="00D4211A">
        <w:t xml:space="preserve">Table </w:t>
      </w:r>
      <w:r w:rsidR="00D4211A">
        <w:rPr>
          <w:noProof/>
        </w:rPr>
        <w:t>2</w:t>
      </w:r>
      <w:r w:rsidR="00D4211A">
        <w:fldChar w:fldCharType="end"/>
      </w:r>
      <w:r w:rsidR="008D0432">
        <w:t xml:space="preserve">. The RECS responses represent the ground truth to validate model performance. </w:t>
      </w:r>
      <w:r w:rsidR="00B46DDF">
        <w:t xml:space="preserve">We </w:t>
      </w:r>
      <w:r w:rsidR="008D0432">
        <w:t xml:space="preserve">compare it to a model with the potential to use all the household characteristics in </w:t>
      </w:r>
      <w:r w:rsidR="008D0432">
        <w:fldChar w:fldCharType="begin" w:fldLock="1"/>
      </w:r>
      <w:r w:rsidR="008D0432">
        <w:instrText xml:space="preserve"> REF _Ref77436719 \h </w:instrText>
      </w:r>
      <w:r w:rsidR="008D0432">
        <w:fldChar w:fldCharType="separate"/>
      </w:r>
      <w:r w:rsidR="008D0432">
        <w:t xml:space="preserve">Table </w:t>
      </w:r>
      <w:r w:rsidR="008D0432">
        <w:rPr>
          <w:noProof/>
        </w:rPr>
        <w:t>2</w:t>
      </w:r>
      <w:r w:rsidR="008D0432">
        <w:fldChar w:fldCharType="end"/>
      </w:r>
      <w:r w:rsidR="008D0432">
        <w:t xml:space="preserve">, which has significantly more detailed information about building characteristics. </w:t>
      </w:r>
      <w:r w:rsidR="005E7CB0">
        <w:t xml:space="preserve">We </w:t>
      </w:r>
      <w:r w:rsidR="008D0432">
        <w:t>also compare performance with different machine learning algorithms. These algorithms vary in their underlying structure and assumptions about input features</w:t>
      </w:r>
      <w:r w:rsidR="00EB130A">
        <w:t xml:space="preserve">, allowing us to account for potential modeling issues like </w:t>
      </w:r>
      <w:r w:rsidR="00F4623D">
        <w:t>correlation between input features</w:t>
      </w:r>
      <w:r w:rsidR="008D0432">
        <w:t xml:space="preserve">. </w:t>
      </w:r>
      <w:r w:rsidR="004E3B93">
        <w:t>For several algorithms, we can</w:t>
      </w:r>
      <w:r w:rsidR="008D0432">
        <w:t xml:space="preserve"> also review the contribution of each variable post facto to interpret the importance of individual input features. </w:t>
      </w:r>
      <w:r w:rsidR="004E3B93">
        <w:t xml:space="preserve">This outcome </w:t>
      </w:r>
      <w:r w:rsidR="00CD03E3">
        <w:t>can</w:t>
      </w:r>
      <w:r w:rsidR="004E3B93">
        <w:t xml:space="preserve"> help prioritize data collection for more accurate assessment of temperature-related morbidity risk.</w:t>
      </w:r>
    </w:p>
    <w:p w14:paraId="16100E4E" w14:textId="77777777" w:rsidR="000F378C" w:rsidRDefault="008D0432" w:rsidP="008D0432">
      <w:r>
        <w:t xml:space="preserve">To avoid overfitting the predictive models to the training data, </w:t>
      </w:r>
      <w:r w:rsidR="00807346">
        <w:t>we</w:t>
      </w:r>
      <w:r w:rsidR="00495B28">
        <w:t xml:space="preserve"> </w:t>
      </w:r>
      <w:r>
        <w:t xml:space="preserve">first split the RECS dataset into training and test data, using 80% for training and holding 20% for testing while preserving the class distribution of the dependent variables in the overall data. </w:t>
      </w:r>
      <w:r w:rsidR="00807346">
        <w:t>We applied</w:t>
      </w:r>
      <w:r>
        <w:t xml:space="preserve"> the same data split across all machine learning algorithms to allow for direct comparison of model performance. </w:t>
      </w:r>
      <w:r w:rsidR="00807346">
        <w:t>We</w:t>
      </w:r>
      <w:r>
        <w:t xml:space="preserve"> then used 5-fold cross validation repeated 10 times to further split the training data into training and validation sets to reduce bias that may be introduced by certain training data splits. </w:t>
      </w:r>
    </w:p>
    <w:p w14:paraId="658A5779" w14:textId="488BFBA1" w:rsidR="008D0432" w:rsidRDefault="000F378C" w:rsidP="008D0432">
      <w:r>
        <w:lastRenderedPageBreak/>
        <w:t>By default, the RECS dataset encodes all variables as numerical quantities. We retained the numerical values for truly numerical household characteristics like the number of household members, categorical household characteristics describing ordinal data such as educational attainment and the level of insulation, or binary variables such as HVAC system presence. We converted nonordinal categorial household characteristics such as race and wall type into dummy variables encoded in a series of zeros and ones</w:t>
      </w:r>
      <w:r w:rsidR="00732BA0">
        <w:t xml:space="preserve">. After this step, we removed variables with </w:t>
      </w:r>
      <w:r w:rsidR="002F0E76">
        <w:t>a</w:t>
      </w:r>
      <w:r w:rsidR="00422786">
        <w:t xml:space="preserve"> frequency ratio</w:t>
      </w:r>
      <w:r w:rsidR="00732BA0">
        <w:t>, defined as the ratio of the count of the majority class to that of the second majority class</w:t>
      </w:r>
      <w:r w:rsidR="00422786">
        <w:t>,</w:t>
      </w:r>
      <w:r w:rsidR="00732BA0">
        <w:t xml:space="preserve"> greater than 49</w:t>
      </w:r>
      <w:r w:rsidR="002F0E76">
        <w:t>, which we considered near-zero variance</w:t>
      </w:r>
      <w:r w:rsidR="00732BA0">
        <w:t>. W</w:t>
      </w:r>
      <w:r w:rsidR="009010E4">
        <w:t>e</w:t>
      </w:r>
      <w:r w:rsidR="00732BA0">
        <w:t xml:space="preserve"> also</w:t>
      </w:r>
      <w:r w:rsidR="008D0432">
        <w:t xml:space="preserve"> standardize</w:t>
      </w:r>
      <w:r w:rsidR="009010E4">
        <w:t>d</w:t>
      </w:r>
      <w:r w:rsidR="008D0432">
        <w:t xml:space="preserve"> </w:t>
      </w:r>
      <w:r w:rsidR="00732BA0">
        <w:t>input</w:t>
      </w:r>
      <w:r w:rsidR="008D0432">
        <w:t xml:space="preserve"> variables to have zero mean and unit variance. </w:t>
      </w:r>
    </w:p>
    <w:p w14:paraId="074AB047" w14:textId="40A13710" w:rsidR="008D0432" w:rsidRDefault="00552961" w:rsidP="008D0432">
      <w:r>
        <w:t>We applied a</w:t>
      </w:r>
      <w:r w:rsidR="008D0432">
        <w:t xml:space="preserve">n exhaustive grid search </w:t>
      </w:r>
      <w:r>
        <w:t>to</w:t>
      </w:r>
      <w:r w:rsidR="008D0432">
        <w:t xml:space="preserve"> find the best performing hyperparameter settings for each machine learning algorithm. For </w:t>
      </w:r>
      <w:r w:rsidR="001D4C80">
        <w:t xml:space="preserve">selecting </w:t>
      </w:r>
      <w:r w:rsidR="008D0432">
        <w:t>the final tuned model</w:t>
      </w:r>
      <w:r w:rsidR="00F41155">
        <w:t xml:space="preserve"> and assessing model performance in the test set</w:t>
      </w:r>
      <w:r w:rsidR="008D0432">
        <w:t xml:space="preserve">, </w:t>
      </w:r>
      <w:r w:rsidR="00F41155">
        <w:t>we used</w:t>
      </w:r>
      <w:r w:rsidR="008D0432">
        <w:t xml:space="preserve"> the Area Under the Receiver Operating Characteristic (</w:t>
      </w:r>
      <w:r w:rsidR="0007764A">
        <w:t>AU</w:t>
      </w:r>
      <w:r w:rsidR="008D0432">
        <w:t xml:space="preserve">ROC) Curve </w:t>
      </w:r>
      <w:r w:rsidR="008D0432">
        <w:fldChar w:fldCharType="begin"/>
      </w:r>
      <w:r w:rsidR="00351C61">
        <w:instrText xml:space="preserve"> ADDIN ZOTERO_ITEM CSL_CITATION {"citationID":"RzWKQLjy","properties":{"formattedCitation":"(Majnik and Bosni\\uc0\\u263{} 2013)","plainCitation":"(Majnik and Bosnić 2013)","noteIndex":0},"citationItems":[{"id":313,"uris":["http://zotero.org/users/4259226/items/GYAJHX3G",["http://zotero.org/users/4259226/items/GYAJHX3G"]],"itemData":{"id":313,"type":"article-journal","abstract":"The use of ROC (Receiver Operating Characteristics) analysis as a tool for evaluating the performance of classification models in machine learning has been increasing in the last decade. Among the most notable advances in this area are the extension","container-title":"Intelligent Data Analysis","DOI":"10.3233/IDA-130592","ISSN":"1088-467X","issue":"3","language":"en","note":"publisher: IOS Press","page":"531-558","source":"content.iospress.com","title":"ROC analysis of classifiers in machine learning: A survey","title-short":"ROC analysis of classifiers in machine learning","URL":"https://content.iospress.com/articles/intelligent-data-analysis/ida00592","volume":"17","author":[{"family":"Majnik","given":"Matjaž"},{"family":"Bosnić","given":"Zoran"}],"accessed":{"date-parts":[["2021",7,16]]},"issued":{"date-parts":[["2013",1,1]]}}}],"schema":"https://github.com/citation-style-language/schema/raw/master/csl-citation.json"} </w:instrText>
      </w:r>
      <w:r w:rsidR="008D0432">
        <w:fldChar w:fldCharType="separate"/>
      </w:r>
      <w:r w:rsidR="008D0432" w:rsidRPr="00B00160">
        <w:rPr>
          <w:rFonts w:cs="Times New Roman"/>
          <w:szCs w:val="24"/>
        </w:rPr>
        <w:t>(</w:t>
      </w:r>
      <w:proofErr w:type="spellStart"/>
      <w:r w:rsidR="008D0432" w:rsidRPr="00B00160">
        <w:rPr>
          <w:rFonts w:cs="Times New Roman"/>
          <w:szCs w:val="24"/>
        </w:rPr>
        <w:t>Majnik</w:t>
      </w:r>
      <w:proofErr w:type="spellEnd"/>
      <w:r w:rsidR="008D0432" w:rsidRPr="00B00160">
        <w:rPr>
          <w:rFonts w:cs="Times New Roman"/>
          <w:szCs w:val="24"/>
        </w:rPr>
        <w:t xml:space="preserve"> and </w:t>
      </w:r>
      <w:proofErr w:type="spellStart"/>
      <w:r w:rsidR="008D0432" w:rsidRPr="00B00160">
        <w:rPr>
          <w:rFonts w:cs="Times New Roman"/>
          <w:szCs w:val="24"/>
        </w:rPr>
        <w:t>Bosnić</w:t>
      </w:r>
      <w:proofErr w:type="spellEnd"/>
      <w:r w:rsidR="008D0432" w:rsidRPr="00B00160">
        <w:rPr>
          <w:rFonts w:cs="Times New Roman"/>
          <w:szCs w:val="24"/>
        </w:rPr>
        <w:t xml:space="preserve"> 2013)</w:t>
      </w:r>
      <w:r w:rsidR="008D0432">
        <w:fldChar w:fldCharType="end"/>
      </w:r>
      <w:r w:rsidR="008D0432">
        <w:t xml:space="preserve">. For a binary classifier, the </w:t>
      </w:r>
      <w:r w:rsidR="00550646">
        <w:t>Receiver Operating Characteristic (</w:t>
      </w:r>
      <w:r w:rsidR="008D0432">
        <w:t>ROC</w:t>
      </w:r>
      <w:r w:rsidR="00550646">
        <w:t>)</w:t>
      </w:r>
      <w:r w:rsidR="008D0432">
        <w:t xml:space="preserve"> curve plots the true positive rate versus the false positive rate with different discrimination thresholds. The</w:t>
      </w:r>
      <w:r w:rsidR="002375D1">
        <w:t xml:space="preserve"> AUROC </w:t>
      </w:r>
      <w:r w:rsidR="008D0432">
        <w:t xml:space="preserve">summarizes the ROC curve into a single metric that represents the prediction accuracy of the model. </w:t>
      </w:r>
      <w:proofErr w:type="gramStart"/>
      <w:r w:rsidR="00867688">
        <w:t>By definition,</w:t>
      </w:r>
      <w:r w:rsidR="00711017">
        <w:t xml:space="preserve"> AUROC</w:t>
      </w:r>
      <w:proofErr w:type="gramEnd"/>
      <w:r w:rsidR="00711017">
        <w:t xml:space="preserve"> can vary between 0 and 1, with 1 representing perfect accuracy. An AUROC of 0.5 is analogous to random chance for binary classification. Another benchmark for model performance is the no information rate (NIR). This would be the model’s accuracy if it assumed all predictions were the majority class, which in this case is no temperature-related morbidity.</w:t>
      </w:r>
    </w:p>
    <w:p w14:paraId="575935CF" w14:textId="56CCD287" w:rsidR="008D0432" w:rsidRDefault="008D0432" w:rsidP="008D0432">
      <w:r>
        <w:t xml:space="preserve">Since, </w:t>
      </w:r>
      <w:r w:rsidR="00BF2F85">
        <w:t>we are</w:t>
      </w:r>
      <w:r>
        <w:t xml:space="preserve"> especially interested in the model’s ability to predict temperature-related morbidity, </w:t>
      </w:r>
      <w:r w:rsidR="00BF2F85">
        <w:t xml:space="preserve">we </w:t>
      </w:r>
      <w:r>
        <w:t>will also report the model’s true positive rate</w:t>
      </w:r>
      <w:r w:rsidR="00711017">
        <w:t>, or sensitivity</w:t>
      </w:r>
      <w:r>
        <w:t>. Like AU</w:t>
      </w:r>
      <w:r w:rsidR="00F16B2C">
        <w:t>RO</w:t>
      </w:r>
      <w:r>
        <w:t xml:space="preserve">C, this value can vary between 0 and 1, with 1 representing perfect accuracy. A sensitivity of 0.5 is also analogous to random chance, but the NIR is 0. </w:t>
      </w:r>
    </w:p>
    <w:p w14:paraId="16EE4B0A" w14:textId="2FF4C706" w:rsidR="00836A0B" w:rsidRDefault="00D54E9E" w:rsidP="008D0432">
      <w:r>
        <w:t xml:space="preserve">We consider two approaches to address class imbalance in the </w:t>
      </w:r>
      <w:r w:rsidR="007B1297">
        <w:t xml:space="preserve">dependent variable, 1) subsampling and 2) </w:t>
      </w:r>
      <w:r w:rsidR="0037715D">
        <w:t xml:space="preserve">tuning </w:t>
      </w:r>
      <w:r w:rsidR="00102A0C">
        <w:t xml:space="preserve">the </w:t>
      </w:r>
      <w:r w:rsidR="007B1297">
        <w:t xml:space="preserve">discrimination threshold. </w:t>
      </w:r>
      <w:r w:rsidR="00836A0B">
        <w:t>Subsampling artificially balances the class imbalance by randomly sampling the majority class (down-sampling) or the minority class (up-sampling)</w:t>
      </w:r>
      <w:r w:rsidR="007B1297">
        <w:t xml:space="preserve"> in the training data</w:t>
      </w:r>
      <w:r w:rsidR="00836A0B">
        <w:t>.</w:t>
      </w:r>
      <w:r w:rsidR="00692FAB">
        <w:t xml:space="preserve"> </w:t>
      </w:r>
      <w:r w:rsidR="004C324E">
        <w:t xml:space="preserve">An alternative approach is to change the </w:t>
      </w:r>
      <w:r w:rsidR="00E63105">
        <w:t>discrimination threshold</w:t>
      </w:r>
      <w:r w:rsidR="000732E2">
        <w:t xml:space="preserve"> </w:t>
      </w:r>
      <w:r w:rsidR="000732E2">
        <w:fldChar w:fldCharType="begin"/>
      </w:r>
      <w:r w:rsidR="00351C61">
        <w:instrText xml:space="preserve"> ADDIN ZOTERO_ITEM CSL_CITATION {"citationID":"aBVNwyPZ","properties":{"formattedCitation":"(Provost 2000)","plainCitation":"(Provost 2000)","noteIndex":0},"citationItems":[{"id":519,"uris":["http://zotero.org/users/4259226/items/DJDNZIIG",["http://zotero.org/users/4259226/items/DJDNZIIG"]],"itemData":{"id":519,"type":"paper-conference","container-title":"Proceedings of the AAAI’2000 workshop on imbalanced data sets","note":"issue: 2000","page":"1–3","publisher":"AAAI Press","source":"Google Scholar","title":"Machine learning from imbalanced data sets 101","volume":"68","author":[{"family":"Provost","given":"Foster"}],"issued":{"date-parts":[["2000"]]}}}],"schema":"https://github.com/citation-style-language/schema/raw/master/csl-citation.json"} </w:instrText>
      </w:r>
      <w:r w:rsidR="000732E2">
        <w:fldChar w:fldCharType="separate"/>
      </w:r>
      <w:r w:rsidR="00645ED4" w:rsidRPr="00645ED4">
        <w:t>(Provost 2000)</w:t>
      </w:r>
      <w:r w:rsidR="000732E2">
        <w:fldChar w:fldCharType="end"/>
      </w:r>
      <w:r w:rsidR="000732E2">
        <w:t xml:space="preserve">. </w:t>
      </w:r>
      <w:r w:rsidR="00D159E6">
        <w:t>For classification</w:t>
      </w:r>
      <w:r w:rsidR="00F30B7D">
        <w:t xml:space="preserve"> problems</w:t>
      </w:r>
      <w:r w:rsidR="00D159E6">
        <w:t xml:space="preserve">, the machine learning algorithms </w:t>
      </w:r>
      <w:r w:rsidR="00635D9E">
        <w:t>predict a probability for class membership</w:t>
      </w:r>
      <w:r w:rsidR="00FB0C8C">
        <w:t xml:space="preserve">, which </w:t>
      </w:r>
      <w:r w:rsidR="004D2BEB">
        <w:t>we</w:t>
      </w:r>
      <w:r w:rsidR="00FB0C8C">
        <w:t xml:space="preserve"> interpret using a </w:t>
      </w:r>
      <w:r w:rsidR="00BA0E0A">
        <w:t xml:space="preserve">discrimination </w:t>
      </w:r>
      <w:r w:rsidR="00FB0C8C">
        <w:t xml:space="preserve">threshold to assign a class label. For a two-class problem, </w:t>
      </w:r>
      <w:r w:rsidR="007A0AB4">
        <w:t>the default is to</w:t>
      </w:r>
      <w:r w:rsidR="00FB0C8C">
        <w:t xml:space="preserve"> consider a threshold of 0.5, </w:t>
      </w:r>
      <w:r w:rsidR="004D2BEB">
        <w:t>where</w:t>
      </w:r>
      <w:r w:rsidR="00E636CD">
        <w:t xml:space="preserve"> class</w:t>
      </w:r>
      <w:r w:rsidR="00FB0C8C">
        <w:t xml:space="preserve"> probabilities </w:t>
      </w:r>
      <w:r w:rsidR="00E636CD">
        <w:t xml:space="preserve">greater than or equal to the threshold map to one class and class probabilities less than the threshold map to the </w:t>
      </w:r>
      <w:r w:rsidR="00F30B7D">
        <w:t xml:space="preserve">other class. </w:t>
      </w:r>
      <w:r w:rsidR="00F12CEC">
        <w:t xml:space="preserve">For problems with severe class imbalance, this default threshold may result in poor performance. </w:t>
      </w:r>
      <w:r w:rsidR="00337A74">
        <w:t xml:space="preserve">We test if tuning the </w:t>
      </w:r>
      <w:r w:rsidR="00666B58">
        <w:t xml:space="preserve">discrimination threshold based on the inflection point of the ROC curve improves model performance over a default threshold of 0.5. </w:t>
      </w:r>
    </w:p>
    <w:p w14:paraId="147231E0" w14:textId="61734825" w:rsidR="008D0432" w:rsidRDefault="00ED682F" w:rsidP="008D0432">
      <w:r>
        <w:t xml:space="preserve">We </w:t>
      </w:r>
      <w:r w:rsidR="008D0432">
        <w:t xml:space="preserve">use the statistical software R </w:t>
      </w:r>
      <w:r w:rsidR="008D0432">
        <w:fldChar w:fldCharType="begin"/>
      </w:r>
      <w:r w:rsidR="00351C61">
        <w:instrText xml:space="preserve"> ADDIN ZOTERO_ITEM CSL_CITATION {"citationID":"fAJI0jYr","properties":{"formattedCitation":"(R Core Team 2021)","plainCitation":"(R Core Team 2021)","noteIndex":0},"citationItems":[{"id":91,"uris":["http://zotero.org/users/4259226/items/SC4VYQUZ",["http://zotero.org/users/4259226/items/SC4VYQUZ"]],"itemData":{"id":91,"type":"software","event-place":"Vienna, Austria","publisher":"R Foundation for Statistical Computing","publisher-place":"Vienna, Austria","title":"R: A Language and Environment for Statistical Computing","URL":"https://www.R-project.org/","version":"4.1.0.","author":[{"family":"R Core Team","given":""}],"issued":{"date-parts":[["2021"]]}}}],"schema":"https://github.com/citation-style-language/schema/raw/master/csl-citation.json"} </w:instrText>
      </w:r>
      <w:r w:rsidR="008D0432">
        <w:fldChar w:fldCharType="separate"/>
      </w:r>
      <w:r w:rsidR="008D0432" w:rsidRPr="00BB2DE0">
        <w:t>(R Core Team 2021)</w:t>
      </w:r>
      <w:r w:rsidR="008D0432">
        <w:fldChar w:fldCharType="end"/>
      </w:r>
      <w:r w:rsidR="008D0432">
        <w:t xml:space="preserve"> and its associated integrated development environment RStudio </w:t>
      </w:r>
      <w:r w:rsidR="008D0432">
        <w:fldChar w:fldCharType="begin"/>
      </w:r>
      <w:r w:rsidR="00351C61">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rsidR="008D0432">
        <w:fldChar w:fldCharType="separate"/>
      </w:r>
      <w:r w:rsidR="008D0432" w:rsidRPr="00590F99">
        <w:t>(RStudio Team 2021)</w:t>
      </w:r>
      <w:r w:rsidR="008D0432">
        <w:fldChar w:fldCharType="end"/>
      </w:r>
      <w:r w:rsidR="008D0432">
        <w:t xml:space="preserve"> to build and analyze all machine learning models. In particular, I will use the </w:t>
      </w:r>
      <w:proofErr w:type="spellStart"/>
      <w:r w:rsidR="008D0432">
        <w:t>tidyverse</w:t>
      </w:r>
      <w:proofErr w:type="spellEnd"/>
      <w:r w:rsidR="008D0432">
        <w:t xml:space="preserve"> package </w:t>
      </w:r>
      <w:r w:rsidR="008D0432">
        <w:fldChar w:fldCharType="begin"/>
      </w:r>
      <w:r w:rsidR="00351C61">
        <w:instrText xml:space="preserve"> ADDIN ZOTERO_ITEM CSL_CITATION {"citationID":"Z798pXjP","properties":{"formattedCitation":"(Wickham and RStudio 2021)","plainCitation":"(Wickham and RStudio 2021)","noteIndex":0},"citationItems":[{"id":386,"uris":["http://zotero.org/users/4259226/items/D7A9YK92",["http://zotero.org/users/4259226/items/D7A9YK92"]],"itemData":{"id":386,"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1.3.1","author":[{"family":"Wickham","given":"Hadley"},{"family":"RStudio","given":""}],"accessed":{"date-parts":[["2021",7,12]]},"issued":{"date-parts":[["2021",4,15]]}}}],"schema":"https://github.com/citation-style-language/schema/raw/master/csl-citation.json"} </w:instrText>
      </w:r>
      <w:r w:rsidR="008D0432">
        <w:fldChar w:fldCharType="separate"/>
      </w:r>
      <w:r w:rsidR="008D0432" w:rsidRPr="000C015F">
        <w:t>(Wickham and RStudio 2021)</w:t>
      </w:r>
      <w:r w:rsidR="008D0432">
        <w:fldChar w:fldCharType="end"/>
      </w:r>
      <w:r w:rsidR="008D0432">
        <w:t xml:space="preserve"> for reading, manipulating, and visualizing data and the caret package </w:t>
      </w:r>
      <w:r w:rsidR="008D0432">
        <w:fldChar w:fldCharType="begin"/>
      </w:r>
      <w:r w:rsidR="00351C61">
        <w:instrText xml:space="preserve"> ADDIN ZOTERO_ITEM CSL_CITATION {"citationID":"z0dRO3tD","properties":{"formattedCitation":"(Kuhn et al. 2021)","plainCitation":"(Kuhn et al. 2021)","noteIndex":0},"citationItems":[{"id":93,"uris":["http://zotero.org/users/4259226/items/UA5YJFM4",["http://zotero.org/users/4259226/items/UA5YJFM4"]],"itemData":{"id":93,"type":"software","abstract":"Misc functions for training and plotting classification and regression models.","genre":"R","license":"GPL-2 | GPL-3 [expanded from: GPL (≥ 2)]","source":"R-Packages","title":"caret: Classification and Regression Training","title-short":"caret","URL":"https://CRAN.R-project.org/package=caret","version":"6.0-88","author":[{"family":"Kuhn","given":"Max"},{"family":"Wing","given":"Jed"},{"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1",7,12]]},"issued":{"date-parts":[["2021",5,15]]}}}],"schema":"https://github.com/citation-style-language/schema/raw/master/csl-citation.json"} </w:instrText>
      </w:r>
      <w:r w:rsidR="008D0432">
        <w:fldChar w:fldCharType="separate"/>
      </w:r>
      <w:r w:rsidR="008D0432" w:rsidRPr="00EE252F">
        <w:t>(Kuhn et al. 2021)</w:t>
      </w:r>
      <w:r w:rsidR="008D0432">
        <w:fldChar w:fldCharType="end"/>
      </w:r>
      <w:r w:rsidR="008D0432">
        <w:t xml:space="preserve"> as a wrapper to conduct data pre-processing, resampling, and cross-validation as well as interface with the different machine learning algorithms. </w:t>
      </w:r>
      <w:r w:rsidR="008D0432">
        <w:fldChar w:fldCharType="begin" w:fldLock="1"/>
      </w:r>
      <w:r w:rsidR="008D0432">
        <w:instrText xml:space="preserve"> REF _Ref78750459 \h </w:instrText>
      </w:r>
      <w:r w:rsidR="008D0432">
        <w:fldChar w:fldCharType="separate"/>
      </w:r>
      <w:r w:rsidR="008D0432">
        <w:t xml:space="preserve">Table </w:t>
      </w:r>
      <w:r w:rsidR="008D0432">
        <w:rPr>
          <w:noProof/>
        </w:rPr>
        <w:t>3</w:t>
      </w:r>
      <w:r w:rsidR="008D0432">
        <w:fldChar w:fldCharType="end"/>
      </w:r>
      <w:r w:rsidR="008D0432">
        <w:t xml:space="preserve"> describes the machine learning algorithms, hyperparameter search settings, and R implementation </w:t>
      </w:r>
      <w:r w:rsidR="00873F90">
        <w:t>we use in this study</w:t>
      </w:r>
      <w:r w:rsidR="008D0432">
        <w:t xml:space="preserve">. </w:t>
      </w:r>
    </w:p>
    <w:p w14:paraId="7BF01286" w14:textId="77777777" w:rsidR="008D0432" w:rsidRDefault="008D0432" w:rsidP="008D0432">
      <w:pPr>
        <w:pStyle w:val="Tablecaption"/>
      </w:pPr>
      <w:bookmarkStart w:id="8" w:name="_Ref78750459"/>
      <w:bookmarkStart w:id="9" w:name="_Ref78750453"/>
      <w:r>
        <w:t xml:space="preserve">Table </w:t>
      </w:r>
      <w:fldSimple w:instr=" SEQ Table \* ARABIC ">
        <w:r>
          <w:rPr>
            <w:noProof/>
          </w:rPr>
          <w:t>3</w:t>
        </w:r>
      </w:fldSimple>
      <w:bookmarkEnd w:id="8"/>
      <w:r>
        <w:t>. Description of machine learning algorithms, hyperparameter search settings, and R implementation.</w:t>
      </w:r>
      <w:bookmarkEnd w:id="9"/>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4426"/>
        <w:gridCol w:w="1695"/>
        <w:gridCol w:w="1959"/>
      </w:tblGrid>
      <w:tr w:rsidR="008D0432" w:rsidRPr="00E55A3D" w14:paraId="72C93E2F" w14:textId="77777777" w:rsidTr="00405503">
        <w:trPr>
          <w:trHeight w:val="432"/>
        </w:trPr>
        <w:tc>
          <w:tcPr>
            <w:tcW w:w="0" w:type="auto"/>
            <w:tcBorders>
              <w:top w:val="single" w:sz="4" w:space="0" w:color="DBDBDB" w:themeColor="accent3" w:themeTint="66"/>
              <w:bottom w:val="single" w:sz="4" w:space="0" w:color="DBDBDB" w:themeColor="accent3" w:themeTint="66"/>
            </w:tcBorders>
          </w:tcPr>
          <w:p w14:paraId="440388B4" w14:textId="77777777" w:rsidR="008D0432" w:rsidRPr="00E55A3D" w:rsidRDefault="008D0432" w:rsidP="00405503">
            <w:pPr>
              <w:pStyle w:val="Tabletext"/>
              <w:rPr>
                <w:b/>
                <w:bCs/>
              </w:rPr>
            </w:pPr>
            <w:r w:rsidRPr="00E55A3D">
              <w:rPr>
                <w:b/>
                <w:bCs/>
              </w:rPr>
              <w:lastRenderedPageBreak/>
              <w:t>Machine learning algorithm</w:t>
            </w:r>
          </w:p>
        </w:tc>
        <w:tc>
          <w:tcPr>
            <w:tcW w:w="0" w:type="auto"/>
            <w:tcBorders>
              <w:top w:val="single" w:sz="4" w:space="0" w:color="DBDBDB" w:themeColor="accent3" w:themeTint="66"/>
              <w:bottom w:val="single" w:sz="4" w:space="0" w:color="DBDBDB" w:themeColor="accent3" w:themeTint="66"/>
            </w:tcBorders>
          </w:tcPr>
          <w:p w14:paraId="56A03C21" w14:textId="77777777" w:rsidR="008D0432" w:rsidRPr="00E55A3D" w:rsidRDefault="008D0432" w:rsidP="00405503">
            <w:pPr>
              <w:pStyle w:val="Tabletext"/>
              <w:rPr>
                <w:b/>
                <w:bCs/>
              </w:rPr>
            </w:pPr>
            <w:r w:rsidRPr="00E55A3D">
              <w:rPr>
                <w:b/>
                <w:bCs/>
              </w:rPr>
              <w:t>Description</w:t>
            </w:r>
          </w:p>
        </w:tc>
        <w:tc>
          <w:tcPr>
            <w:tcW w:w="1695" w:type="dxa"/>
            <w:tcBorders>
              <w:top w:val="single" w:sz="4" w:space="0" w:color="DBDBDB" w:themeColor="accent3" w:themeTint="66"/>
              <w:bottom w:val="single" w:sz="4" w:space="0" w:color="DBDBDB" w:themeColor="accent3" w:themeTint="66"/>
            </w:tcBorders>
          </w:tcPr>
          <w:p w14:paraId="5C2F968D" w14:textId="77777777" w:rsidR="008D0432" w:rsidRPr="00E55A3D" w:rsidRDefault="008D0432" w:rsidP="00405503">
            <w:pPr>
              <w:pStyle w:val="Tabletext"/>
              <w:rPr>
                <w:b/>
                <w:bCs/>
              </w:rPr>
            </w:pPr>
            <w:r w:rsidRPr="00E55A3D">
              <w:rPr>
                <w:b/>
                <w:bCs/>
              </w:rPr>
              <w:t>Hyperparameters</w:t>
            </w:r>
            <w:r>
              <w:rPr>
                <w:b/>
                <w:bCs/>
              </w:rPr>
              <w:t xml:space="preserve"> (min, max, step)</w:t>
            </w:r>
          </w:p>
        </w:tc>
        <w:tc>
          <w:tcPr>
            <w:tcW w:w="1959" w:type="dxa"/>
            <w:tcBorders>
              <w:top w:val="single" w:sz="4" w:space="0" w:color="DBDBDB" w:themeColor="accent3" w:themeTint="66"/>
              <w:bottom w:val="single" w:sz="4" w:space="0" w:color="DBDBDB" w:themeColor="accent3" w:themeTint="66"/>
            </w:tcBorders>
          </w:tcPr>
          <w:p w14:paraId="28AF93E3" w14:textId="77777777" w:rsidR="008D0432" w:rsidRPr="00E55A3D" w:rsidRDefault="008D0432" w:rsidP="00405503">
            <w:pPr>
              <w:pStyle w:val="Tabletext"/>
              <w:rPr>
                <w:b/>
                <w:bCs/>
              </w:rPr>
            </w:pPr>
            <w:r>
              <w:rPr>
                <w:b/>
                <w:bCs/>
              </w:rPr>
              <w:t>R i</w:t>
            </w:r>
            <w:r w:rsidRPr="00E55A3D">
              <w:rPr>
                <w:b/>
                <w:bCs/>
              </w:rPr>
              <w:t>mplementation</w:t>
            </w:r>
          </w:p>
        </w:tc>
      </w:tr>
      <w:tr w:rsidR="008D0432" w:rsidRPr="00E55A3D" w14:paraId="7EF3E24E" w14:textId="77777777" w:rsidTr="00405503">
        <w:trPr>
          <w:trHeight w:val="432"/>
        </w:trPr>
        <w:tc>
          <w:tcPr>
            <w:tcW w:w="0" w:type="auto"/>
            <w:tcBorders>
              <w:top w:val="single" w:sz="4" w:space="0" w:color="DBDBDB" w:themeColor="accent3" w:themeTint="66"/>
              <w:bottom w:val="single" w:sz="4" w:space="0" w:color="DBDBDB" w:themeColor="accent3" w:themeTint="66"/>
            </w:tcBorders>
          </w:tcPr>
          <w:p w14:paraId="2D637F4C" w14:textId="77777777" w:rsidR="008D0432" w:rsidRPr="00292F64" w:rsidRDefault="008D0432" w:rsidP="00405503">
            <w:pPr>
              <w:pStyle w:val="Tabletext"/>
            </w:pPr>
            <w:r w:rsidRPr="00292F64">
              <w:t>Ridge regression</w:t>
            </w:r>
          </w:p>
        </w:tc>
        <w:tc>
          <w:tcPr>
            <w:tcW w:w="0" w:type="auto"/>
            <w:tcBorders>
              <w:top w:val="single" w:sz="4" w:space="0" w:color="DBDBDB" w:themeColor="accent3" w:themeTint="66"/>
              <w:bottom w:val="single" w:sz="4" w:space="0" w:color="DBDBDB" w:themeColor="accent3" w:themeTint="66"/>
            </w:tcBorders>
          </w:tcPr>
          <w:p w14:paraId="5D174194" w14:textId="77777777" w:rsidR="008D0432" w:rsidRPr="00AD1DF5" w:rsidRDefault="008D0432" w:rsidP="00405503">
            <w:pPr>
              <w:pStyle w:val="Tabletext"/>
              <w:rPr>
                <w:iCs/>
              </w:rPr>
            </w:pPr>
            <w:r>
              <w:t>This is a penalized logistic regression technique that shrinks the coefficients of less contributive input features towards zero, but still retains them in the final model. The hyperparameter</w:t>
            </w:r>
            <w:r>
              <w:rPr>
                <w:rFonts w:ascii="Cambria Math" w:hAnsi="Cambria Math"/>
                <w:i/>
              </w:rPr>
              <w:t xml:space="preserve"> </w:t>
            </w:r>
            <m:oMath>
              <m:r>
                <w:rPr>
                  <w:rFonts w:ascii="Cambria Math" w:hAnsi="Cambria Math"/>
                </w:rPr>
                <m:t>λ</m:t>
              </m:r>
            </m:oMath>
            <w:r>
              <w:rPr>
                <w:rFonts w:ascii="Cambria Math" w:eastAsiaTheme="minorEastAsia" w:hAnsi="Cambria Math"/>
                <w:i/>
              </w:rPr>
              <w:t xml:space="preserve"> </w:t>
            </w:r>
            <w:r>
              <w:rPr>
                <w:rFonts w:ascii="Cambria Math" w:eastAsiaTheme="minorEastAsia" w:hAnsi="Cambria Math"/>
                <w:iCs/>
              </w:rPr>
              <w:t xml:space="preserve">represents the amount of coefficient shrinkage. </w:t>
            </w:r>
          </w:p>
        </w:tc>
        <w:tc>
          <w:tcPr>
            <w:tcW w:w="1695" w:type="dxa"/>
            <w:tcBorders>
              <w:top w:val="single" w:sz="4" w:space="0" w:color="DBDBDB" w:themeColor="accent3" w:themeTint="66"/>
              <w:bottom w:val="single" w:sz="4" w:space="0" w:color="DBDBDB" w:themeColor="accent3" w:themeTint="66"/>
            </w:tcBorders>
          </w:tcPr>
          <w:p w14:paraId="603BA2BB" w14:textId="77777777" w:rsidR="008D0432" w:rsidRPr="00292F64" w:rsidRDefault="008D0432" w:rsidP="00405503">
            <w:pPr>
              <w:pStyle w:val="Tabletext"/>
            </w:pPr>
            <m:oMath>
              <m:r>
                <w:rPr>
                  <w:rFonts w:ascii="Cambria Math" w:hAnsi="Cambria Math"/>
                </w:rPr>
                <m:t>λ</m:t>
              </m:r>
            </m:oMath>
            <w:r>
              <w:rPr>
                <w:rFonts w:eastAsiaTheme="minorEastAsia"/>
              </w:rPr>
              <w:t>:</w:t>
            </w:r>
            <w:r>
              <w:t xml:space="preserve"> (0.001, 0.101, 0.001)</w:t>
            </w:r>
          </w:p>
        </w:tc>
        <w:tc>
          <w:tcPr>
            <w:tcW w:w="1959" w:type="dxa"/>
            <w:tcBorders>
              <w:top w:val="single" w:sz="4" w:space="0" w:color="DBDBDB" w:themeColor="accent3" w:themeTint="66"/>
              <w:bottom w:val="single" w:sz="4" w:space="0" w:color="DBDBDB" w:themeColor="accent3" w:themeTint="66"/>
            </w:tcBorders>
          </w:tcPr>
          <w:p w14:paraId="6ADEC336" w14:textId="0E3B4587" w:rsidR="008D0432" w:rsidRPr="00292F64" w:rsidRDefault="008D0432" w:rsidP="00405503">
            <w:pPr>
              <w:pStyle w:val="Tabletext"/>
            </w:pPr>
            <w:proofErr w:type="spellStart"/>
            <w:r>
              <w:t>glmnet</w:t>
            </w:r>
            <w:proofErr w:type="spellEnd"/>
            <w:r>
              <w:t xml:space="preserve"> </w:t>
            </w:r>
            <w:r>
              <w:fldChar w:fldCharType="begin"/>
            </w:r>
            <w:r w:rsidR="00351C61">
              <w:instrText xml:space="preserve"> ADDIN ZOTERO_ITEM CSL_CITATION {"citationID":"dQmyVZIr","properties":{"formattedCitation":"(Friedman et al. 2021)","plainCitation":"(Friedman et al. 2021)","noteIndex":0},"citationItems":[{"id":361,"uris":["http://zotero.org/users/4259226/items/CEDHNXMI",["http://zotero.org/users/4259226/items/CEDHNXMI"]],"itemData":{"id":361,"type":"software","abstract":"Extremely efficient procedures for fitting the entire lasso or elastic-net regularization path for linear regression, logistic and multinomial regression models, Poisson regression, Cox model, multiple-response Gaussian, and the grouped multinomial regression. There are two new and important additions. The family argument can be a GLM family object, which opens the door to any programmed family. This comes with a modest computational cost, so when the built-in families suffice, they should be used instead. The other novelty is the relax option, which refits each of the active sets in the path unpenalized. The algorithm uses cyclical coordinate descent in a path-wise fashion, as described in the papers listed in the URL below.","license":"GPL-2","source":"R-Packages","title":"glmnet: Lasso and Elastic-Net Regularized Generalized Linear Models","title-short":"glmnet","URL":"https://CRAN.R-project.org/package=glmnet","version":"4.1-2","author":[{"family":"Friedman","given":"Jerome"},{"family":"Hastie","given":"Trevor"},{"family":"Tibshirani","given":"Rob"},{"family":"Narasimhan","given":"Balasubramanian"},{"family":"Tay","given":"Kenneth"},{"family":"Simon","given":"Noah"},{"family":"Qian","given":"Junyang"}],"accessed":{"date-parts":[["2021",8,1]]},"issued":{"date-parts":[["2021",6,24]]}}}],"schema":"https://github.com/citation-style-language/schema/raw/master/csl-citation.json"} </w:instrText>
            </w:r>
            <w:r>
              <w:fldChar w:fldCharType="separate"/>
            </w:r>
            <w:r w:rsidRPr="0034394F">
              <w:t>(Friedman et al. 2021)</w:t>
            </w:r>
            <w:r>
              <w:fldChar w:fldCharType="end"/>
            </w:r>
          </w:p>
        </w:tc>
      </w:tr>
      <w:tr w:rsidR="008D0432" w:rsidRPr="00E55A3D" w14:paraId="642E3A15" w14:textId="77777777" w:rsidTr="00405503">
        <w:trPr>
          <w:trHeight w:val="432"/>
        </w:trPr>
        <w:tc>
          <w:tcPr>
            <w:tcW w:w="0" w:type="auto"/>
            <w:tcBorders>
              <w:top w:val="single" w:sz="4" w:space="0" w:color="DBDBDB" w:themeColor="accent3" w:themeTint="66"/>
              <w:bottom w:val="single" w:sz="4" w:space="0" w:color="DBDBDB" w:themeColor="accent3" w:themeTint="66"/>
            </w:tcBorders>
          </w:tcPr>
          <w:p w14:paraId="6D3DB58E" w14:textId="77777777" w:rsidR="008D0432" w:rsidRPr="00292F64" w:rsidRDefault="008D0432" w:rsidP="00405503">
            <w:pPr>
              <w:pStyle w:val="Tabletext"/>
            </w:pPr>
            <w:r>
              <w:t>Lasso</w:t>
            </w:r>
            <w:r w:rsidRPr="00292F64">
              <w:t xml:space="preserve"> regression</w:t>
            </w:r>
          </w:p>
        </w:tc>
        <w:tc>
          <w:tcPr>
            <w:tcW w:w="0" w:type="auto"/>
            <w:tcBorders>
              <w:top w:val="single" w:sz="4" w:space="0" w:color="DBDBDB" w:themeColor="accent3" w:themeTint="66"/>
              <w:bottom w:val="single" w:sz="4" w:space="0" w:color="DBDBDB" w:themeColor="accent3" w:themeTint="66"/>
            </w:tcBorders>
          </w:tcPr>
          <w:p w14:paraId="736B0617" w14:textId="77777777" w:rsidR="008D0432" w:rsidRPr="00292F64" w:rsidRDefault="008D0432" w:rsidP="00405503">
            <w:pPr>
              <w:pStyle w:val="Tabletext"/>
            </w:pPr>
            <w:r>
              <w:t>This is a penalized logistic regression technique that forces the coefficients of less contributive input features to zero, thereby excluding them from the final model. The hyperparameter</w:t>
            </w:r>
            <w:r>
              <w:rPr>
                <w:rFonts w:ascii="Cambria Math" w:hAnsi="Cambria Math"/>
                <w:i/>
              </w:rPr>
              <w:t xml:space="preserve"> </w:t>
            </w:r>
            <m:oMath>
              <m:r>
                <w:rPr>
                  <w:rFonts w:ascii="Cambria Math" w:hAnsi="Cambria Math"/>
                </w:rPr>
                <m:t>λ</m:t>
              </m:r>
            </m:oMath>
            <w:r>
              <w:rPr>
                <w:rFonts w:ascii="Cambria Math" w:eastAsiaTheme="minorEastAsia" w:hAnsi="Cambria Math"/>
                <w:i/>
              </w:rPr>
              <w:t xml:space="preserve"> </w:t>
            </w:r>
            <w:r>
              <w:rPr>
                <w:rFonts w:ascii="Cambria Math" w:eastAsiaTheme="minorEastAsia" w:hAnsi="Cambria Math"/>
                <w:iCs/>
              </w:rPr>
              <w:t>represents the amount of coefficient shrinkage.</w:t>
            </w:r>
          </w:p>
        </w:tc>
        <w:tc>
          <w:tcPr>
            <w:tcW w:w="1695" w:type="dxa"/>
            <w:tcBorders>
              <w:top w:val="single" w:sz="4" w:space="0" w:color="DBDBDB" w:themeColor="accent3" w:themeTint="66"/>
              <w:bottom w:val="single" w:sz="4" w:space="0" w:color="DBDBDB" w:themeColor="accent3" w:themeTint="66"/>
            </w:tcBorders>
          </w:tcPr>
          <w:p w14:paraId="6BD583C8" w14:textId="77777777" w:rsidR="008D0432" w:rsidRPr="00A27022" w:rsidRDefault="008D0432" w:rsidP="00405503">
            <w:pPr>
              <w:pStyle w:val="Tabletext"/>
            </w:pPr>
            <m:oMath>
              <m:r>
                <w:rPr>
                  <w:rFonts w:ascii="Cambria Math" w:hAnsi="Cambria Math"/>
                </w:rPr>
                <m:t>λ</m:t>
              </m:r>
            </m:oMath>
            <w:r>
              <w:rPr>
                <w:rFonts w:eastAsiaTheme="minorEastAsia"/>
              </w:rPr>
              <w:t>:</w:t>
            </w:r>
            <w:r w:rsidRPr="005554FD">
              <w:t xml:space="preserve"> (0.001, 0.101, 0.001)</w:t>
            </w:r>
          </w:p>
        </w:tc>
        <w:tc>
          <w:tcPr>
            <w:tcW w:w="1959" w:type="dxa"/>
            <w:tcBorders>
              <w:top w:val="single" w:sz="4" w:space="0" w:color="DBDBDB" w:themeColor="accent3" w:themeTint="66"/>
              <w:bottom w:val="single" w:sz="4" w:space="0" w:color="DBDBDB" w:themeColor="accent3" w:themeTint="66"/>
            </w:tcBorders>
          </w:tcPr>
          <w:p w14:paraId="792D915B" w14:textId="17655EB8" w:rsidR="008D0432" w:rsidRPr="00292F64" w:rsidRDefault="008D0432" w:rsidP="00405503">
            <w:pPr>
              <w:pStyle w:val="Tabletext"/>
            </w:pPr>
            <w:proofErr w:type="spellStart"/>
            <w:r>
              <w:t>glmnet</w:t>
            </w:r>
            <w:proofErr w:type="spellEnd"/>
            <w:r>
              <w:t xml:space="preserve"> </w:t>
            </w:r>
            <w:r>
              <w:fldChar w:fldCharType="begin"/>
            </w:r>
            <w:r w:rsidR="00351C61">
              <w:instrText xml:space="preserve"> ADDIN ZOTERO_ITEM CSL_CITATION {"citationID":"bbfA9kTQ","properties":{"formattedCitation":"(Friedman et al. 2021)","plainCitation":"(Friedman et al. 2021)","noteIndex":0},"citationItems":[{"id":361,"uris":["http://zotero.org/users/4259226/items/CEDHNXMI",["http://zotero.org/users/4259226/items/CEDHNXMI"]],"itemData":{"id":361,"type":"software","abstract":"Extremely efficient procedures for fitting the entire lasso or elastic-net regularization path for linear regression, logistic and multinomial regression models, Poisson regression, Cox model, multiple-response Gaussian, and the grouped multinomial regression. There are two new and important additions. The family argument can be a GLM family object, which opens the door to any programmed family. This comes with a modest computational cost, so when the built-in families suffice, they should be used instead. The other novelty is the relax option, which refits each of the active sets in the path unpenalized. The algorithm uses cyclical coordinate descent in a path-wise fashion, as described in the papers listed in the URL below.","license":"GPL-2","source":"R-Packages","title":"glmnet: Lasso and Elastic-Net Regularized Generalized Linear Models","title-short":"glmnet","URL":"https://CRAN.R-project.org/package=glmnet","version":"4.1-2","author":[{"family":"Friedman","given":"Jerome"},{"family":"Hastie","given":"Trevor"},{"family":"Tibshirani","given":"Rob"},{"family":"Narasimhan","given":"Balasubramanian"},{"family":"Tay","given":"Kenneth"},{"family":"Simon","given":"Noah"},{"family":"Qian","given":"Junyang"}],"accessed":{"date-parts":[["2021",8,1]]},"issued":{"date-parts":[["2021",6,24]]}}}],"schema":"https://github.com/citation-style-language/schema/raw/master/csl-citation.json"} </w:instrText>
            </w:r>
            <w:r>
              <w:fldChar w:fldCharType="separate"/>
            </w:r>
            <w:r w:rsidRPr="0034394F">
              <w:t>(Friedman et al. 2021)</w:t>
            </w:r>
            <w:r>
              <w:fldChar w:fldCharType="end"/>
            </w:r>
          </w:p>
        </w:tc>
      </w:tr>
      <w:tr w:rsidR="008D0432" w:rsidRPr="00E55A3D" w14:paraId="001AF219" w14:textId="77777777" w:rsidTr="00405503">
        <w:trPr>
          <w:trHeight w:val="432"/>
        </w:trPr>
        <w:tc>
          <w:tcPr>
            <w:tcW w:w="0" w:type="auto"/>
            <w:tcBorders>
              <w:top w:val="single" w:sz="4" w:space="0" w:color="DBDBDB" w:themeColor="accent3" w:themeTint="66"/>
              <w:bottom w:val="single" w:sz="4" w:space="0" w:color="DBDBDB" w:themeColor="accent3" w:themeTint="66"/>
            </w:tcBorders>
          </w:tcPr>
          <w:p w14:paraId="5C77125E" w14:textId="77777777" w:rsidR="008D0432" w:rsidRPr="00292F64" w:rsidRDefault="008D0432" w:rsidP="00405503">
            <w:pPr>
              <w:pStyle w:val="Tabletext"/>
            </w:pPr>
            <w:r>
              <w:t xml:space="preserve">Elastic net </w:t>
            </w:r>
            <w:r w:rsidRPr="00292F64">
              <w:t>regression</w:t>
            </w:r>
          </w:p>
        </w:tc>
        <w:tc>
          <w:tcPr>
            <w:tcW w:w="0" w:type="auto"/>
            <w:tcBorders>
              <w:top w:val="single" w:sz="4" w:space="0" w:color="DBDBDB" w:themeColor="accent3" w:themeTint="66"/>
              <w:bottom w:val="single" w:sz="4" w:space="0" w:color="DBDBDB" w:themeColor="accent3" w:themeTint="66"/>
            </w:tcBorders>
          </w:tcPr>
          <w:p w14:paraId="5F0878B6" w14:textId="77777777" w:rsidR="008D0432" w:rsidRPr="00292F64" w:rsidRDefault="008D0432" w:rsidP="00405503">
            <w:pPr>
              <w:pStyle w:val="Tabletext"/>
            </w:pPr>
            <w:r>
              <w:t>This is a penalized logistic regression technique that combines the approach of ridge and lasso regression. Some coefficients of less contributive input features shrink towards zero (like ridge regression), and others become zero (like lasso regression). The hyperparameter</w:t>
            </w:r>
            <w:r>
              <w:rPr>
                <w:rFonts w:ascii="Cambria Math" w:hAnsi="Cambria Math"/>
                <w:i/>
              </w:rPr>
              <w:t xml:space="preserve"> </w:t>
            </w:r>
            <m:oMath>
              <m:r>
                <w:rPr>
                  <w:rFonts w:ascii="Cambria Math" w:hAnsi="Cambria Math"/>
                </w:rPr>
                <m:t>λ</m:t>
              </m:r>
            </m:oMath>
            <w:r>
              <w:rPr>
                <w:rFonts w:ascii="Cambria Math" w:eastAsiaTheme="minorEastAsia" w:hAnsi="Cambria Math"/>
                <w:i/>
              </w:rPr>
              <w:t xml:space="preserve"> </w:t>
            </w:r>
            <w:r>
              <w:rPr>
                <w:rFonts w:ascii="Cambria Math" w:eastAsiaTheme="minorEastAsia" w:hAnsi="Cambria Math"/>
                <w:iCs/>
              </w:rPr>
              <w:t>represents the amount of coefficient shrinkage.</w:t>
            </w:r>
          </w:p>
        </w:tc>
        <w:tc>
          <w:tcPr>
            <w:tcW w:w="1695" w:type="dxa"/>
            <w:tcBorders>
              <w:top w:val="single" w:sz="4" w:space="0" w:color="DBDBDB" w:themeColor="accent3" w:themeTint="66"/>
              <w:bottom w:val="single" w:sz="4" w:space="0" w:color="DBDBDB" w:themeColor="accent3" w:themeTint="66"/>
            </w:tcBorders>
          </w:tcPr>
          <w:p w14:paraId="630BD2C7" w14:textId="77777777" w:rsidR="008D0432" w:rsidRPr="00A27022" w:rsidRDefault="008D0432" w:rsidP="00405503">
            <w:pPr>
              <w:pStyle w:val="Tabletext"/>
            </w:pPr>
            <m:oMath>
              <m:r>
                <w:rPr>
                  <w:rFonts w:ascii="Cambria Math" w:hAnsi="Cambria Math"/>
                </w:rPr>
                <m:t>λ</m:t>
              </m:r>
            </m:oMath>
            <w:r>
              <w:rPr>
                <w:rFonts w:eastAsiaTheme="minorEastAsia"/>
              </w:rPr>
              <w:t>:</w:t>
            </w:r>
            <w:r w:rsidRPr="005554FD">
              <w:t xml:space="preserve"> (0.001, 0.101, 0.001)</w:t>
            </w:r>
          </w:p>
        </w:tc>
        <w:tc>
          <w:tcPr>
            <w:tcW w:w="1959" w:type="dxa"/>
            <w:tcBorders>
              <w:top w:val="single" w:sz="4" w:space="0" w:color="DBDBDB" w:themeColor="accent3" w:themeTint="66"/>
              <w:bottom w:val="single" w:sz="4" w:space="0" w:color="DBDBDB" w:themeColor="accent3" w:themeTint="66"/>
            </w:tcBorders>
          </w:tcPr>
          <w:p w14:paraId="57A21560" w14:textId="63B83437" w:rsidR="008D0432" w:rsidRPr="00292F64" w:rsidRDefault="008D0432" w:rsidP="00405503">
            <w:pPr>
              <w:pStyle w:val="Tabletext"/>
            </w:pPr>
            <w:proofErr w:type="spellStart"/>
            <w:r>
              <w:t>glmnet</w:t>
            </w:r>
            <w:proofErr w:type="spellEnd"/>
            <w:r>
              <w:t xml:space="preserve"> </w:t>
            </w:r>
            <w:r>
              <w:fldChar w:fldCharType="begin"/>
            </w:r>
            <w:r w:rsidR="00351C61">
              <w:instrText xml:space="preserve"> ADDIN ZOTERO_ITEM CSL_CITATION {"citationID":"VJBygSsL","properties":{"formattedCitation":"(Friedman et al. 2021)","plainCitation":"(Friedman et al. 2021)","noteIndex":0},"citationItems":[{"id":361,"uris":["http://zotero.org/users/4259226/items/CEDHNXMI",["http://zotero.org/users/4259226/items/CEDHNXMI"]],"itemData":{"id":361,"type":"software","abstract":"Extremely efficient procedures for fitting the entire lasso or elastic-net regularization path for linear regression, logistic and multinomial regression models, Poisson regression, Cox model, multiple-response Gaussian, and the grouped multinomial regression. There are two new and important additions. The family argument can be a GLM family object, which opens the door to any programmed family. This comes with a modest computational cost, so when the built-in families suffice, they should be used instead. The other novelty is the relax option, which refits each of the active sets in the path unpenalized. The algorithm uses cyclical coordinate descent in a path-wise fashion, as described in the papers listed in the URL below.","license":"GPL-2","source":"R-Packages","title":"glmnet: Lasso and Elastic-Net Regularized Generalized Linear Models","title-short":"glmnet","URL":"https://CRAN.R-project.org/package=glmnet","version":"4.1-2","author":[{"family":"Friedman","given":"Jerome"},{"family":"Hastie","given":"Trevor"},{"family":"Tibshirani","given":"Rob"},{"family":"Narasimhan","given":"Balasubramanian"},{"family":"Tay","given":"Kenneth"},{"family":"Simon","given":"Noah"},{"family":"Qian","given":"Junyang"}],"accessed":{"date-parts":[["2021",8,1]]},"issued":{"date-parts":[["2021",6,24]]}}}],"schema":"https://github.com/citation-style-language/schema/raw/master/csl-citation.json"} </w:instrText>
            </w:r>
            <w:r>
              <w:fldChar w:fldCharType="separate"/>
            </w:r>
            <w:r w:rsidRPr="0034394F">
              <w:t>(Friedman et al. 2021)</w:t>
            </w:r>
            <w:r>
              <w:fldChar w:fldCharType="end"/>
            </w:r>
          </w:p>
        </w:tc>
      </w:tr>
      <w:tr w:rsidR="008D0432" w:rsidRPr="00E55A3D" w14:paraId="7BE61CFA" w14:textId="77777777" w:rsidTr="00405503">
        <w:trPr>
          <w:trHeight w:val="432"/>
        </w:trPr>
        <w:tc>
          <w:tcPr>
            <w:tcW w:w="0" w:type="auto"/>
            <w:tcBorders>
              <w:top w:val="single" w:sz="4" w:space="0" w:color="DBDBDB" w:themeColor="accent3" w:themeTint="66"/>
              <w:bottom w:val="single" w:sz="4" w:space="0" w:color="DBDBDB" w:themeColor="accent3" w:themeTint="66"/>
            </w:tcBorders>
          </w:tcPr>
          <w:p w14:paraId="24C663FA" w14:textId="77777777" w:rsidR="008D0432" w:rsidRPr="00292F64" w:rsidRDefault="008D0432" w:rsidP="00405503">
            <w:pPr>
              <w:pStyle w:val="Tabletext"/>
            </w:pPr>
            <w:r>
              <w:t xml:space="preserve">Linear support vector machine (SVM), </w:t>
            </w:r>
          </w:p>
        </w:tc>
        <w:tc>
          <w:tcPr>
            <w:tcW w:w="0" w:type="auto"/>
            <w:tcBorders>
              <w:top w:val="single" w:sz="4" w:space="0" w:color="DBDBDB" w:themeColor="accent3" w:themeTint="66"/>
              <w:bottom w:val="single" w:sz="4" w:space="0" w:color="DBDBDB" w:themeColor="accent3" w:themeTint="66"/>
            </w:tcBorders>
          </w:tcPr>
          <w:p w14:paraId="69F63ED1" w14:textId="77777777" w:rsidR="008D0432" w:rsidRPr="00292F64" w:rsidRDefault="008D0432" w:rsidP="00405503">
            <w:pPr>
              <w:pStyle w:val="Tabletext"/>
            </w:pPr>
            <w:r>
              <w:t xml:space="preserve">This method constructs a N-dimensional hyperplane with the maximum margin to separate data classes. The hyperparameter, </w:t>
            </w:r>
            <w:r w:rsidRPr="00442F6A">
              <w:rPr>
                <w:i/>
                <w:iCs/>
              </w:rPr>
              <w:t>C</w:t>
            </w:r>
            <w:r>
              <w:t>, is the penalty for a misclassified data point.</w:t>
            </w:r>
          </w:p>
        </w:tc>
        <w:tc>
          <w:tcPr>
            <w:tcW w:w="1695" w:type="dxa"/>
            <w:tcBorders>
              <w:top w:val="single" w:sz="4" w:space="0" w:color="DBDBDB" w:themeColor="accent3" w:themeTint="66"/>
              <w:bottom w:val="single" w:sz="4" w:space="0" w:color="DBDBDB" w:themeColor="accent3" w:themeTint="66"/>
            </w:tcBorders>
          </w:tcPr>
          <w:p w14:paraId="26D4CDB7" w14:textId="77777777" w:rsidR="008D0432" w:rsidRPr="00A3224F" w:rsidRDefault="008D0432" w:rsidP="00405503">
            <w:pPr>
              <w:pStyle w:val="Tabletext"/>
              <w:rPr>
                <w:iCs/>
              </w:rPr>
            </w:pPr>
            <w:r w:rsidRPr="00442F6A">
              <w:rPr>
                <w:i/>
                <w:iCs/>
              </w:rPr>
              <w:t>C</w:t>
            </w:r>
            <w:r>
              <w:t>:</w:t>
            </w:r>
            <w:r>
              <w:rPr>
                <w:iCs/>
              </w:rPr>
              <w:t xml:space="preserve"> (0.1, 5.1, 0.5)</w:t>
            </w:r>
          </w:p>
        </w:tc>
        <w:tc>
          <w:tcPr>
            <w:tcW w:w="1959" w:type="dxa"/>
            <w:tcBorders>
              <w:top w:val="single" w:sz="4" w:space="0" w:color="DBDBDB" w:themeColor="accent3" w:themeTint="66"/>
              <w:bottom w:val="single" w:sz="4" w:space="0" w:color="DBDBDB" w:themeColor="accent3" w:themeTint="66"/>
            </w:tcBorders>
          </w:tcPr>
          <w:p w14:paraId="4CE4ADA3" w14:textId="1E18C2F7" w:rsidR="008D0432" w:rsidRDefault="008D0432" w:rsidP="00405503">
            <w:pPr>
              <w:pStyle w:val="Tabletext"/>
            </w:pPr>
            <w:proofErr w:type="spellStart"/>
            <w:r>
              <w:t>kernlab</w:t>
            </w:r>
            <w:proofErr w:type="spellEnd"/>
            <w:r>
              <w:t xml:space="preserve"> </w:t>
            </w:r>
            <w:r>
              <w:fldChar w:fldCharType="begin"/>
            </w:r>
            <w:r w:rsidR="00351C61">
              <w:instrText xml:space="preserve"> ADDIN ZOTERO_ITEM CSL_CITATION {"citationID":"SSyffKtO","properties":{"formattedCitation":"(Karatzoglou et al. 2019)","plainCitation":"(Karatzoglou et al. 2019)","noteIndex":0},"citationItems":[{"id":97,"uris":["http://zotero.org/users/4259226/items/KG8ZBFSB",["http://zotero.org/users/4259226/items/KG8ZBFSB"]],"itemData":{"id":97,"type":"software","abstract":"Kernel-based machine learning methods for classification, regression, clustering, novelty detection, quantile regression and dimensionality reduction. Among other methods 'kernlab' includes Support Vector Machines, Spectral Clustering, Kernel PCA, Gaussian Processes and a QP solver.","genre":"R","license":"GPL-2","source":"R-Packages","title":"kernlab: Kernel-Based Machine Learning Lab","title-short":"kernlab","URL":"https://CRAN.R-project.org/package=kernlab","version":"0.9-29","author":[{"family":"Karatzoglou","given":"Alexandros"},{"family":"Smola","given":"Alex"},{"family":"Hornik","given":"Kurt"},{"family":"Australia (NICTA)","given":"National ICT"},{"family":"Maniscalco","given":"Michael A."},{"family":"Teo","given":"Choon Hui"}],"accessed":{"date-parts":[["2021",7,12]]},"issued":{"date-parts":[["2019",11,12]]}}}],"schema":"https://github.com/citation-style-language/schema/raw/master/csl-citation.json"} </w:instrText>
            </w:r>
            <w:r>
              <w:fldChar w:fldCharType="separate"/>
            </w:r>
            <w:r w:rsidRPr="007F1AEB">
              <w:t>(</w:t>
            </w:r>
            <w:proofErr w:type="spellStart"/>
            <w:r w:rsidRPr="007F1AEB">
              <w:t>Karatzoglou</w:t>
            </w:r>
            <w:proofErr w:type="spellEnd"/>
            <w:r w:rsidRPr="007F1AEB">
              <w:t xml:space="preserve"> et al. 2019)</w:t>
            </w:r>
            <w:r>
              <w:fldChar w:fldCharType="end"/>
            </w:r>
          </w:p>
        </w:tc>
      </w:tr>
      <w:tr w:rsidR="008D0432" w:rsidRPr="00E55A3D" w14:paraId="5EEB9AA6" w14:textId="77777777" w:rsidTr="00405503">
        <w:trPr>
          <w:trHeight w:val="432"/>
        </w:trPr>
        <w:tc>
          <w:tcPr>
            <w:tcW w:w="0" w:type="auto"/>
            <w:tcBorders>
              <w:top w:val="single" w:sz="4" w:space="0" w:color="DBDBDB" w:themeColor="accent3" w:themeTint="66"/>
              <w:bottom w:val="single" w:sz="4" w:space="0" w:color="DBDBDB" w:themeColor="accent3" w:themeTint="66"/>
            </w:tcBorders>
          </w:tcPr>
          <w:p w14:paraId="45F2B00F" w14:textId="77777777" w:rsidR="008D0432" w:rsidRDefault="008D0432" w:rsidP="00405503">
            <w:pPr>
              <w:pStyle w:val="Tabletext"/>
            </w:pPr>
            <w:r>
              <w:t>SVM with radial basis function kernel</w:t>
            </w:r>
          </w:p>
        </w:tc>
        <w:tc>
          <w:tcPr>
            <w:tcW w:w="0" w:type="auto"/>
            <w:tcBorders>
              <w:top w:val="single" w:sz="4" w:space="0" w:color="DBDBDB" w:themeColor="accent3" w:themeTint="66"/>
              <w:bottom w:val="single" w:sz="4" w:space="0" w:color="DBDBDB" w:themeColor="accent3" w:themeTint="66"/>
            </w:tcBorders>
          </w:tcPr>
          <w:p w14:paraId="0A59186D" w14:textId="77777777" w:rsidR="008D0432" w:rsidRPr="00292F64" w:rsidRDefault="008D0432" w:rsidP="00405503">
            <w:pPr>
              <w:pStyle w:val="Tabletext"/>
            </w:pPr>
            <w:r>
              <w:t xml:space="preserve">This method is like linear SVM, except the input features are first transformed with a radial basis function kernel, which takes the form </w:t>
            </w:r>
            <m:oMath>
              <m:r>
                <w:rPr>
                  <w:rFonts w:ascii="Cambria Math" w:hAnsi="Cambria Math"/>
                </w:rPr>
                <m:t>K</m:t>
              </m:r>
              <m:d>
                <m:dPr>
                  <m:ctrlPr>
                    <w:rPr>
                      <w:rFonts w:ascii="Cambria Math" w:hAnsi="Cambria Math"/>
                      <w:i/>
                    </w:rPr>
                  </m:ctrlPr>
                </m:dPr>
                <m:e>
                  <m:r>
                    <w:rPr>
                      <w:rFonts w:ascii="Cambria Math" w:hAnsi="Cambria Math"/>
                    </w:rPr>
                    <m:t>x,x'</m:t>
                  </m:r>
                </m:e>
              </m:d>
              <m:r>
                <w:rPr>
                  <w:rFonts w:ascii="Cambria Math" w:hAnsi="Cambria Math"/>
                </w:rPr>
                <m:t>=</m:t>
              </m:r>
              <m:r>
                <m:rPr>
                  <m:nor/>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x'</m:t>
                              </m:r>
                            </m:e>
                          </m:d>
                        </m:e>
                        <m:sup>
                          <m:r>
                            <w:rPr>
                              <w:rFonts w:ascii="Cambria Math" w:hAnsi="Cambria Math"/>
                            </w:rPr>
                            <m:t>2</m:t>
                          </m:r>
                        </m:sup>
                      </m:sSup>
                    </m:num>
                    <m:den>
                      <m:sSup>
                        <m:sSupPr>
                          <m:ctrlPr>
                            <w:rPr>
                              <w:rFonts w:ascii="Cambria Math" w:hAnsi="Cambria Math"/>
                              <w:i/>
                            </w:rPr>
                          </m:ctrlPr>
                        </m:sSupPr>
                        <m:e>
                          <m:r>
                            <w:rPr>
                              <w:rFonts w:ascii="Cambria Math" w:hAnsi="Cambria Math"/>
                            </w:rPr>
                            <m:t>2σ</m:t>
                          </m:r>
                        </m:e>
                        <m:sup>
                          <m:r>
                            <w:rPr>
                              <w:rFonts w:ascii="Cambria Math" w:hAnsi="Cambria Math"/>
                            </w:rPr>
                            <m:t>2</m:t>
                          </m:r>
                        </m:sup>
                      </m:sSup>
                    </m:den>
                  </m:f>
                </m:e>
              </m:d>
            </m:oMath>
            <w:r>
              <w:rPr>
                <w:rFonts w:eastAsiaTheme="minorEastAsia"/>
              </w:rPr>
              <w:t xml:space="preserve"> where </w:t>
            </w:r>
            <m:oMath>
              <m:r>
                <w:rPr>
                  <w:rFonts w:ascii="Cambria Math" w:hAnsi="Cambria Math"/>
                </w:rPr>
                <m:t>x</m:t>
              </m:r>
            </m:oMath>
            <w:r>
              <w:rPr>
                <w:rFonts w:eastAsiaTheme="minorEastAsia"/>
              </w:rPr>
              <w:t xml:space="preserve"> and </w:t>
            </w:r>
            <m:oMath>
              <m:r>
                <w:rPr>
                  <w:rFonts w:ascii="Cambria Math" w:hAnsi="Cambria Math"/>
                </w:rPr>
                <m:t>x'</m:t>
              </m:r>
            </m:oMath>
            <w:r>
              <w:rPr>
                <w:rFonts w:eastAsiaTheme="minorEastAsia"/>
              </w:rPr>
              <w:t xml:space="preserve"> are feature vectors,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x'</m:t>
                      </m:r>
                    </m:e>
                  </m:d>
                </m:e>
                <m:sup>
                  <m:r>
                    <w:rPr>
                      <w:rFonts w:ascii="Cambria Math" w:hAnsi="Cambria Math"/>
                    </w:rPr>
                    <m:t>2</m:t>
                  </m:r>
                </m:sup>
              </m:sSup>
            </m:oMath>
            <w:r>
              <w:rPr>
                <w:rFonts w:eastAsiaTheme="minorEastAsia"/>
              </w:rPr>
              <w:t xml:space="preserve"> is the Euclidean distance between them, and </w:t>
            </w:r>
            <m:oMath>
              <m:r>
                <w:rPr>
                  <w:rFonts w:ascii="Cambria Math" w:hAnsi="Cambria Math"/>
                </w:rPr>
                <m:t>σ</m:t>
              </m:r>
            </m:oMath>
            <w:r>
              <w:rPr>
                <w:rFonts w:eastAsiaTheme="minorEastAsia"/>
              </w:rPr>
              <w:t xml:space="preserve"> is a hyperparameter. </w:t>
            </w:r>
            <w:r>
              <w:t xml:space="preserve">The hyperparameter, </w:t>
            </w:r>
            <w:r>
              <w:rPr>
                <w:i/>
                <w:iCs/>
              </w:rPr>
              <w:t>C</w:t>
            </w:r>
            <w:r>
              <w:t>, is the penalty for a misclassified data point.</w:t>
            </w:r>
          </w:p>
        </w:tc>
        <w:tc>
          <w:tcPr>
            <w:tcW w:w="1695" w:type="dxa"/>
            <w:tcBorders>
              <w:top w:val="single" w:sz="4" w:space="0" w:color="DBDBDB" w:themeColor="accent3" w:themeTint="66"/>
              <w:bottom w:val="single" w:sz="4" w:space="0" w:color="DBDBDB" w:themeColor="accent3" w:themeTint="66"/>
            </w:tcBorders>
          </w:tcPr>
          <w:p w14:paraId="170AD36F" w14:textId="77777777" w:rsidR="008D0432" w:rsidRDefault="008D0432" w:rsidP="00405503">
            <w:pPr>
              <w:pStyle w:val="Tabletext"/>
            </w:pPr>
            <m:oMath>
              <m:r>
                <w:rPr>
                  <w:rFonts w:ascii="Cambria Math" w:hAnsi="Cambria Math"/>
                </w:rPr>
                <m:t>σ</m:t>
              </m:r>
            </m:oMath>
            <w:r>
              <w:rPr>
                <w:rFonts w:eastAsiaTheme="minorEastAsia"/>
              </w:rPr>
              <w:t>:</w:t>
            </w:r>
            <w:r>
              <w:t xml:space="preserve"> 2</w:t>
            </w:r>
            <w:proofErr w:type="gramStart"/>
            <w:r>
              <w:t>^(</w:t>
            </w:r>
            <w:proofErr w:type="gramEnd"/>
            <w:r>
              <w:t>-3, 5, 1)</w:t>
            </w:r>
          </w:p>
          <w:p w14:paraId="155E07E4" w14:textId="77777777" w:rsidR="008D0432" w:rsidRPr="00FB00EA" w:rsidRDefault="008D0432" w:rsidP="00405503">
            <w:pPr>
              <w:pStyle w:val="Tabletext"/>
            </w:pPr>
            <w:r w:rsidRPr="00442F6A">
              <w:rPr>
                <w:i/>
                <w:iCs/>
              </w:rPr>
              <w:t>C</w:t>
            </w:r>
            <w:r>
              <w:t>: (0.1, 5.1, 0.5)</w:t>
            </w:r>
          </w:p>
        </w:tc>
        <w:tc>
          <w:tcPr>
            <w:tcW w:w="1959" w:type="dxa"/>
            <w:tcBorders>
              <w:top w:val="single" w:sz="4" w:space="0" w:color="DBDBDB" w:themeColor="accent3" w:themeTint="66"/>
              <w:bottom w:val="single" w:sz="4" w:space="0" w:color="DBDBDB" w:themeColor="accent3" w:themeTint="66"/>
            </w:tcBorders>
          </w:tcPr>
          <w:p w14:paraId="53618301" w14:textId="577F5034" w:rsidR="008D0432" w:rsidRDefault="008D0432" w:rsidP="00405503">
            <w:pPr>
              <w:pStyle w:val="Tabletext"/>
            </w:pPr>
            <w:proofErr w:type="spellStart"/>
            <w:r>
              <w:t>kernlab</w:t>
            </w:r>
            <w:proofErr w:type="spellEnd"/>
            <w:r>
              <w:t xml:space="preserve"> </w:t>
            </w:r>
            <w:r>
              <w:fldChar w:fldCharType="begin"/>
            </w:r>
            <w:r w:rsidR="00351C61">
              <w:instrText xml:space="preserve"> ADDIN ZOTERO_ITEM CSL_CITATION {"citationID":"JmCZr1rI","properties":{"formattedCitation":"(Karatzoglou et al. 2019)","plainCitation":"(Karatzoglou et al. 2019)","noteIndex":0},"citationItems":[{"id":97,"uris":["http://zotero.org/users/4259226/items/KG8ZBFSB",["http://zotero.org/users/4259226/items/KG8ZBFSB"]],"itemData":{"id":97,"type":"software","abstract":"Kernel-based machine learning methods for classification, regression, clustering, novelty detection, quantile regression and dimensionality reduction. Among other methods 'kernlab' includes Support Vector Machines, Spectral Clustering, Kernel PCA, Gaussian Processes and a QP solver.","genre":"R","license":"GPL-2","source":"R-Packages","title":"kernlab: Kernel-Based Machine Learning Lab","title-short":"kernlab","URL":"https://CRAN.R-project.org/package=kernlab","version":"0.9-29","author":[{"family":"Karatzoglou","given":"Alexandros"},{"family":"Smola","given":"Alex"},{"family":"Hornik","given":"Kurt"},{"family":"Australia (NICTA)","given":"National ICT"},{"family":"Maniscalco","given":"Michael A."},{"family":"Teo","given":"Choon Hui"}],"accessed":{"date-parts":[["2021",7,12]]},"issued":{"date-parts":[["2019",11,12]]}}}],"schema":"https://github.com/citation-style-language/schema/raw/master/csl-citation.json"} </w:instrText>
            </w:r>
            <w:r>
              <w:fldChar w:fldCharType="separate"/>
            </w:r>
            <w:r w:rsidRPr="007F1AEB">
              <w:t>(</w:t>
            </w:r>
            <w:proofErr w:type="spellStart"/>
            <w:r w:rsidRPr="007F1AEB">
              <w:t>Karatzoglou</w:t>
            </w:r>
            <w:proofErr w:type="spellEnd"/>
            <w:r w:rsidRPr="007F1AEB">
              <w:t xml:space="preserve"> et al. 2019)</w:t>
            </w:r>
            <w:r>
              <w:fldChar w:fldCharType="end"/>
            </w:r>
          </w:p>
        </w:tc>
      </w:tr>
      <w:tr w:rsidR="008D0432" w:rsidRPr="00E55A3D" w14:paraId="3C3EE595" w14:textId="77777777" w:rsidTr="00405503">
        <w:trPr>
          <w:trHeight w:val="432"/>
        </w:trPr>
        <w:tc>
          <w:tcPr>
            <w:tcW w:w="0" w:type="auto"/>
            <w:tcBorders>
              <w:top w:val="single" w:sz="4" w:space="0" w:color="DBDBDB" w:themeColor="accent3" w:themeTint="66"/>
              <w:bottom w:val="single" w:sz="4" w:space="0" w:color="DBDBDB" w:themeColor="accent3" w:themeTint="66"/>
            </w:tcBorders>
          </w:tcPr>
          <w:p w14:paraId="0F98B19E" w14:textId="77777777" w:rsidR="008D0432" w:rsidRPr="00292F64" w:rsidRDefault="008D0432" w:rsidP="00405503">
            <w:pPr>
              <w:pStyle w:val="Tabletext"/>
            </w:pPr>
            <w:r>
              <w:t>Random forest (RF)</w:t>
            </w:r>
          </w:p>
        </w:tc>
        <w:tc>
          <w:tcPr>
            <w:tcW w:w="0" w:type="auto"/>
            <w:tcBorders>
              <w:top w:val="single" w:sz="4" w:space="0" w:color="DBDBDB" w:themeColor="accent3" w:themeTint="66"/>
              <w:bottom w:val="single" w:sz="4" w:space="0" w:color="DBDBDB" w:themeColor="accent3" w:themeTint="66"/>
            </w:tcBorders>
          </w:tcPr>
          <w:p w14:paraId="6FE2AFAB" w14:textId="77777777" w:rsidR="008D0432" w:rsidRPr="00292F64" w:rsidRDefault="008D0432" w:rsidP="00405503">
            <w:pPr>
              <w:pStyle w:val="Tabletext"/>
            </w:pPr>
            <w:r>
              <w:t xml:space="preserve">This method is an ensemble learning technique that uses bootstrapping, sampling with replacement, and feature randomization to build a “forest” of many decision trees. The hyperparameter is the number of randomly selected predictors. </w:t>
            </w:r>
          </w:p>
        </w:tc>
        <w:tc>
          <w:tcPr>
            <w:tcW w:w="1695" w:type="dxa"/>
            <w:tcBorders>
              <w:top w:val="single" w:sz="4" w:space="0" w:color="DBDBDB" w:themeColor="accent3" w:themeTint="66"/>
              <w:bottom w:val="single" w:sz="4" w:space="0" w:color="DBDBDB" w:themeColor="accent3" w:themeTint="66"/>
            </w:tcBorders>
          </w:tcPr>
          <w:p w14:paraId="667A38F1" w14:textId="4CEC10E6" w:rsidR="008D0432" w:rsidRPr="005F5419" w:rsidRDefault="008D0432" w:rsidP="00405503">
            <w:pPr>
              <w:pStyle w:val="Tabletext"/>
            </w:pPr>
            <w:r>
              <w:t># of randomly selected predictors (</w:t>
            </w:r>
            <w:r w:rsidR="00567EC6">
              <w:t>2, 52, 5)</w:t>
            </w:r>
          </w:p>
        </w:tc>
        <w:tc>
          <w:tcPr>
            <w:tcW w:w="1959" w:type="dxa"/>
            <w:tcBorders>
              <w:top w:val="single" w:sz="4" w:space="0" w:color="DBDBDB" w:themeColor="accent3" w:themeTint="66"/>
              <w:bottom w:val="single" w:sz="4" w:space="0" w:color="DBDBDB" w:themeColor="accent3" w:themeTint="66"/>
            </w:tcBorders>
          </w:tcPr>
          <w:p w14:paraId="79E75F45" w14:textId="531A9D7B" w:rsidR="008D0432" w:rsidRDefault="008D0432" w:rsidP="00405503">
            <w:pPr>
              <w:pStyle w:val="Tabletext"/>
            </w:pPr>
            <w:proofErr w:type="spellStart"/>
            <w:r>
              <w:t>randomForest</w:t>
            </w:r>
            <w:proofErr w:type="spellEnd"/>
            <w:r>
              <w:t xml:space="preserve"> </w:t>
            </w:r>
            <w:r>
              <w:fldChar w:fldCharType="begin"/>
            </w:r>
            <w:r w:rsidR="00351C61">
              <w:instrText xml:space="preserve"> ADDIN ZOTERO_ITEM CSL_CITATION {"citationID":"dltiC6go","properties":{"formattedCitation":"(Cutler and Wiener 2018)","plainCitation":"(Cutler and Wiener 2018)","noteIndex":0},"citationItems":[{"id":100,"uris":["http://zotero.org/users/4259226/items/82FUECNP",["http://zotero.org/users/4259226/items/82FUECNP"]],"itemData":{"id":100,"type":"software","abstract":"Classification and regression based on a forest of trees using random inputs, based on Breiman (2001) &lt;doi:10.1023/A:1010933404324&gt;.","genre":"R","license":"GPL-2 | GPL-3 [expanded from: GPL (≥ 2)]","source":"R-Packages","title":"randomForest: Breiman and Cutler's Random Forests for Classification and Regression","title-short":"randomForest","URL":"https://CRAN.R-project.org/package=randomForest","version":"4.6-14","author":[{"family":"Cutler","given":"Fortran original by Leo Breiman and Adele"},{"family":"Wiener","given":"R. port by Andy Liaw and Matthew"}],"accessed":{"date-parts":[["2021",7,12]]},"issued":{"date-parts":[["2018",3,25]]}}}],"schema":"https://github.com/citation-style-language/schema/raw/master/csl-citation.json"} </w:instrText>
            </w:r>
            <w:r>
              <w:fldChar w:fldCharType="separate"/>
            </w:r>
            <w:r w:rsidRPr="00F202A3">
              <w:t>(Cutler and Wiener 2018)</w:t>
            </w:r>
            <w:r>
              <w:fldChar w:fldCharType="end"/>
            </w:r>
          </w:p>
        </w:tc>
      </w:tr>
      <w:tr w:rsidR="008D0432" w:rsidRPr="00E55A3D" w14:paraId="2B314632" w14:textId="77777777" w:rsidTr="00405503">
        <w:trPr>
          <w:trHeight w:val="432"/>
        </w:trPr>
        <w:tc>
          <w:tcPr>
            <w:tcW w:w="0" w:type="auto"/>
            <w:tcBorders>
              <w:top w:val="single" w:sz="4" w:space="0" w:color="DBDBDB" w:themeColor="accent3" w:themeTint="66"/>
              <w:bottom w:val="single" w:sz="4" w:space="0" w:color="DBDBDB" w:themeColor="accent3" w:themeTint="66"/>
            </w:tcBorders>
          </w:tcPr>
          <w:p w14:paraId="53FA675C" w14:textId="77777777" w:rsidR="008D0432" w:rsidRPr="00292F64" w:rsidRDefault="008D0432" w:rsidP="00405503">
            <w:pPr>
              <w:pStyle w:val="Tabletext"/>
            </w:pPr>
            <w:r>
              <w:t>Neural network (NN)</w:t>
            </w:r>
          </w:p>
        </w:tc>
        <w:tc>
          <w:tcPr>
            <w:tcW w:w="0" w:type="auto"/>
            <w:tcBorders>
              <w:top w:val="single" w:sz="4" w:space="0" w:color="DBDBDB" w:themeColor="accent3" w:themeTint="66"/>
              <w:bottom w:val="single" w:sz="4" w:space="0" w:color="DBDBDB" w:themeColor="accent3" w:themeTint="66"/>
            </w:tcBorders>
          </w:tcPr>
          <w:p w14:paraId="485C1348" w14:textId="77777777" w:rsidR="008D0432" w:rsidRPr="00292F64" w:rsidRDefault="008D0432" w:rsidP="00B91577">
            <w:pPr>
              <w:pStyle w:val="Tabletext"/>
              <w:spacing w:after="160"/>
            </w:pPr>
            <w:r>
              <w:t xml:space="preserve">This method mimics the way connections between neurons in the human brain by constructing a series of interconnected nodes. The hyperparameters are the number of hidden units and the weight decay. </w:t>
            </w:r>
          </w:p>
        </w:tc>
        <w:tc>
          <w:tcPr>
            <w:tcW w:w="1695" w:type="dxa"/>
            <w:tcBorders>
              <w:top w:val="single" w:sz="4" w:space="0" w:color="DBDBDB" w:themeColor="accent3" w:themeTint="66"/>
              <w:bottom w:val="single" w:sz="4" w:space="0" w:color="DBDBDB" w:themeColor="accent3" w:themeTint="66"/>
            </w:tcBorders>
          </w:tcPr>
          <w:p w14:paraId="0F5C895A" w14:textId="553412CD" w:rsidR="008D0432" w:rsidRDefault="008D0432" w:rsidP="00405503">
            <w:pPr>
              <w:pStyle w:val="Tabletext"/>
            </w:pPr>
            <w:r>
              <w:t># of hidden units</w:t>
            </w:r>
            <w:r w:rsidR="004C6A0F">
              <w:t>: (1, 11, 2)</w:t>
            </w:r>
          </w:p>
          <w:p w14:paraId="2B49AA98" w14:textId="49C23317" w:rsidR="008D0432" w:rsidRDefault="008D0432" w:rsidP="00405503">
            <w:pPr>
              <w:pStyle w:val="Tabletext"/>
            </w:pPr>
            <w:r>
              <w:t>Weight decay</w:t>
            </w:r>
            <w:r w:rsidR="004C6A0F">
              <w:t>:</w:t>
            </w:r>
          </w:p>
          <w:p w14:paraId="6C0DED27" w14:textId="00A81DF5" w:rsidR="004C6A0F" w:rsidRPr="00292F64" w:rsidRDefault="004C6A0F" w:rsidP="00405503">
            <w:pPr>
              <w:pStyle w:val="Tabletext"/>
            </w:pPr>
            <w:r>
              <w:t>(0, 0.1, 0.005)</w:t>
            </w:r>
          </w:p>
        </w:tc>
        <w:tc>
          <w:tcPr>
            <w:tcW w:w="1959" w:type="dxa"/>
            <w:tcBorders>
              <w:top w:val="single" w:sz="4" w:space="0" w:color="DBDBDB" w:themeColor="accent3" w:themeTint="66"/>
              <w:bottom w:val="single" w:sz="4" w:space="0" w:color="DBDBDB" w:themeColor="accent3" w:themeTint="66"/>
            </w:tcBorders>
          </w:tcPr>
          <w:p w14:paraId="6D4FD87E" w14:textId="117368E3" w:rsidR="008D0432" w:rsidRDefault="008D0432" w:rsidP="00405503">
            <w:pPr>
              <w:pStyle w:val="Tabletext"/>
            </w:pPr>
            <w:proofErr w:type="spellStart"/>
            <w:r>
              <w:t>nnet</w:t>
            </w:r>
            <w:proofErr w:type="spellEnd"/>
            <w:r>
              <w:t xml:space="preserve"> </w:t>
            </w:r>
            <w:r>
              <w:fldChar w:fldCharType="begin"/>
            </w:r>
            <w:r w:rsidR="00351C61">
              <w:instrText xml:space="preserve"> ADDIN ZOTERO_ITEM CSL_CITATION {"citationID":"gzJOIuzU","properties":{"formattedCitation":"(Ripley and Venables 2021)","plainCitation":"(Ripley and Venables 2021)","noteIndex":0},"citationItems":[{"id":99,"uris":["http://zotero.org/users/4259226/items/K7IDSDXF",["http://zotero.org/users/4259226/items/K7IDSDXF"]],"itemData":{"id":99,"type":"software","abstract":"Software for feed-forward neural networks with a single hidden layer, and for multinomial log-linear models.","genre":"R","license":"GPL-2 | GPL-3","source":"R-Packages","title":"nnet: Feed-Forward Neural Networks and Multinomial Log-Linear Models","title-short":"nnet","URL":"https://CRAN.R-project.org/package=nnet","version":"7.3-16","author":[{"family":"Ripley","given":"Brian"},{"family":"Venables","given":"William"}],"accessed":{"date-parts":[["2021",7,12]]},"issued":{"date-parts":[["2021",5,3]]}}}],"schema":"https://github.com/citation-style-language/schema/raw/master/csl-citation.json"} </w:instrText>
            </w:r>
            <w:r>
              <w:fldChar w:fldCharType="separate"/>
            </w:r>
            <w:r w:rsidRPr="00C82CCC">
              <w:t>(Ripley and Venables 2021)</w:t>
            </w:r>
            <w:r>
              <w:fldChar w:fldCharType="end"/>
            </w:r>
          </w:p>
        </w:tc>
      </w:tr>
    </w:tbl>
    <w:p w14:paraId="3055D85B" w14:textId="60EFCC67" w:rsidR="00B91577" w:rsidRDefault="00B91577" w:rsidP="00B91577">
      <w:pPr>
        <w:pStyle w:val="Heading2List"/>
      </w:pPr>
      <w:r>
        <w:t>Statistical analysis</w:t>
      </w:r>
    </w:p>
    <w:p w14:paraId="6A81797C" w14:textId="7C16D20C" w:rsidR="00B91577" w:rsidRDefault="0052206D" w:rsidP="00B91577">
      <w:r>
        <w:t xml:space="preserve">We compared </w:t>
      </w:r>
      <w:r w:rsidR="00F6050E">
        <w:t>performance of machine learning models with access to two groups of input variables</w:t>
      </w:r>
      <w:r>
        <w:t xml:space="preserve"> 1) A baseline, which represents a typical HVI</w:t>
      </w:r>
      <w:r w:rsidR="00F6050E">
        <w:t xml:space="preserve"> and 2) All input variables, which contains detailed building characteristics. </w:t>
      </w:r>
      <w:r w:rsidR="00433BB6">
        <w:t xml:space="preserve">Depending on the machine learning algorithm, the final fitted model may not use all input variables the model had access to during training. </w:t>
      </w:r>
      <w:r w:rsidR="00FD5F2C">
        <w:t xml:space="preserve">We used the students t-test to </w:t>
      </w:r>
      <w:r w:rsidR="003B49E8">
        <w:t xml:space="preserve">determine whether the mean AUROC and sensitivity of the two groups of input variables is </w:t>
      </w:r>
      <w:r w:rsidR="0058155F">
        <w:t>equal</w:t>
      </w:r>
      <w:r w:rsidR="003B49E8">
        <w:t xml:space="preserve">. </w:t>
      </w:r>
      <w:r w:rsidR="0058155F">
        <w:t xml:space="preserve">We considered a critical p-value of .05 for statistical significance. </w:t>
      </w:r>
      <w:r w:rsidR="003D7199">
        <w:t xml:space="preserve">For statistically significant results, we also </w:t>
      </w:r>
      <w:r w:rsidR="00827737">
        <w:t xml:space="preserve">we reviewed effect size. </w:t>
      </w:r>
      <w:r w:rsidR="00EB2CAE">
        <w:t xml:space="preserve">We computed Cohen’s </w:t>
      </w:r>
      <w:r w:rsidR="00EB2CAE" w:rsidRPr="00B07675">
        <w:rPr>
          <w:i/>
          <w:iCs/>
        </w:rPr>
        <w:t>d</w:t>
      </w:r>
      <w:r w:rsidR="00EB2CAE">
        <w:t xml:space="preserve">, defined as the difference between the two group means divided by the </w:t>
      </w:r>
      <w:r w:rsidR="000D4BAC">
        <w:t xml:space="preserve">pooled </w:t>
      </w:r>
      <w:r w:rsidR="00EB2CAE">
        <w:t xml:space="preserve">standard deviation. </w:t>
      </w:r>
      <w:r w:rsidR="00591BAE">
        <w:t xml:space="preserve">Ferguson </w:t>
      </w:r>
      <w:r w:rsidR="00BF5CF5">
        <w:t xml:space="preserve">recommends </w:t>
      </w:r>
      <w:r w:rsidR="00C54F6F">
        <w:t>|</w:t>
      </w:r>
      <w:r w:rsidR="00C54F6F" w:rsidRPr="00B07675">
        <w:rPr>
          <w:i/>
          <w:iCs/>
        </w:rPr>
        <w:t>d</w:t>
      </w:r>
      <w:r w:rsidR="00C54F6F">
        <w:t>| &gt; 0.41 for recommended minimum practical effect (RMPE), |</w:t>
      </w:r>
      <w:r w:rsidR="00C54F6F" w:rsidRPr="00B07675">
        <w:rPr>
          <w:i/>
          <w:iCs/>
        </w:rPr>
        <w:t>d</w:t>
      </w:r>
      <w:r w:rsidR="00C54F6F">
        <w:t xml:space="preserve">| &gt; </w:t>
      </w:r>
      <w:r w:rsidR="004F5C57">
        <w:t>1.15 for moderate effect, and |</w:t>
      </w:r>
      <w:r w:rsidR="004F5C57" w:rsidRPr="00B07675">
        <w:rPr>
          <w:i/>
          <w:iCs/>
        </w:rPr>
        <w:t>d</w:t>
      </w:r>
      <w:r w:rsidR="004F5C57">
        <w:t xml:space="preserve">| &gt; 2.70 for strong effect. </w:t>
      </w:r>
      <w:r w:rsidR="00575165">
        <w:t xml:space="preserve">There is some debate with regards to thresholds, </w:t>
      </w:r>
      <w:r w:rsidR="00A53700">
        <w:t xml:space="preserve">which we discuss in Section X.X. Generally, these effect size thresholds can be conserved more conservative. </w:t>
      </w:r>
      <w:r w:rsidR="008C0F20">
        <w:t xml:space="preserve">We used the R package </w:t>
      </w:r>
      <w:proofErr w:type="spellStart"/>
      <w:r w:rsidR="00660454">
        <w:t>effectsize</w:t>
      </w:r>
      <w:proofErr w:type="spellEnd"/>
      <w:r w:rsidR="00660454">
        <w:t xml:space="preserve"> </w:t>
      </w:r>
      <w:r w:rsidR="00B07675">
        <w:t xml:space="preserve">to compute Cohen’s </w:t>
      </w:r>
      <w:r w:rsidR="00B07675" w:rsidRPr="00B07675">
        <w:rPr>
          <w:i/>
          <w:iCs/>
        </w:rPr>
        <w:t>d</w:t>
      </w:r>
      <w:r w:rsidR="00B07675">
        <w:t xml:space="preserve"> </w:t>
      </w:r>
      <w:r w:rsidR="000F75CF">
        <w:fldChar w:fldCharType="begin"/>
      </w:r>
      <w:r w:rsidR="00351C61">
        <w:instrText xml:space="preserve"> ADDIN ZOTERO_ITEM CSL_CITATION {"citationID":"4KUtBOhr","properties":{"formattedCitation":"(Ben-Shachar, Makowski, and L\\uc0\\u252{}decke 2021)","plainCitation":"(Ben-Shachar, Makowski, and Lüdecke 2021)","noteIndex":0},"citationItems":[{"id":88,"uris":["http://zotero.org/users/4259226/items/3NC4ZI6C",["http://zotero.org/users/4259226/items/3NC4ZI6C"]],"itemData":{"id":88,"type":"software","abstract":"Provide utilities to work with indices of effect size and standardized parameters for a wide variety of models (see list of supported models in insight; Lüdecke, Waggoner &amp; Makowski (2019) &lt;doi:10.21105/joss.01412&gt;), allowing computation of and conversion between indices such as Cohen's d, r, odds, etc.","license":"GPL-3","source":"R-Packages","title":"effectsize: Indices of Effect Size and Standardized Parameters","title-short":"effectsize","URL":"https://CRAN.R-project.org/package=effectsize","version":"0.4.5","author":[{"family":"Ben-Shachar","given":"Mattan S."},{"family":"Makowski","given":"Dominique"},{"family":"Lüdecke","given":"Daniel"}],"contributor":[{"family":"Patil","given":"Indrajeet"},{"family":"Kelley","given":"Ken"},{"family":"Stanley","given":"David"}],"accessed":{"date-parts":[["2021",7,16]]},"issued":{"date-parts":[["2021",5,25]]}}}],"schema":"https://github.com/citation-style-language/schema/raw/master/csl-citation.json"} </w:instrText>
      </w:r>
      <w:r w:rsidR="000F75CF">
        <w:fldChar w:fldCharType="separate"/>
      </w:r>
      <w:r w:rsidR="000F75CF" w:rsidRPr="000F75CF">
        <w:rPr>
          <w:rFonts w:cs="Times New Roman"/>
          <w:szCs w:val="24"/>
        </w:rPr>
        <w:t>(Ben-</w:t>
      </w:r>
      <w:proofErr w:type="spellStart"/>
      <w:r w:rsidR="000F75CF" w:rsidRPr="000F75CF">
        <w:rPr>
          <w:rFonts w:cs="Times New Roman"/>
          <w:szCs w:val="24"/>
        </w:rPr>
        <w:t>Shachar</w:t>
      </w:r>
      <w:proofErr w:type="spellEnd"/>
      <w:r w:rsidR="000F75CF" w:rsidRPr="000F75CF">
        <w:rPr>
          <w:rFonts w:cs="Times New Roman"/>
          <w:szCs w:val="24"/>
        </w:rPr>
        <w:t xml:space="preserve">, Makowski, and </w:t>
      </w:r>
      <w:proofErr w:type="spellStart"/>
      <w:r w:rsidR="000F75CF" w:rsidRPr="000F75CF">
        <w:rPr>
          <w:rFonts w:cs="Times New Roman"/>
          <w:szCs w:val="24"/>
        </w:rPr>
        <w:t>Lüdecke</w:t>
      </w:r>
      <w:proofErr w:type="spellEnd"/>
      <w:r w:rsidR="000F75CF" w:rsidRPr="000F75CF">
        <w:rPr>
          <w:rFonts w:cs="Times New Roman"/>
          <w:szCs w:val="24"/>
        </w:rPr>
        <w:t xml:space="preserve"> 2021)</w:t>
      </w:r>
      <w:r w:rsidR="000F75CF">
        <w:fldChar w:fldCharType="end"/>
      </w:r>
      <w:r w:rsidR="00B07675">
        <w:t xml:space="preserve">. </w:t>
      </w:r>
    </w:p>
    <w:p w14:paraId="43DE9799" w14:textId="572599B7" w:rsidR="00CB56CD" w:rsidRDefault="00850ADA" w:rsidP="00CB56CD">
      <w:pPr>
        <w:pStyle w:val="Heading1List"/>
      </w:pPr>
      <w:r>
        <w:lastRenderedPageBreak/>
        <w:t>Results</w:t>
      </w:r>
    </w:p>
    <w:p w14:paraId="2B61B5FD" w14:textId="3570A730" w:rsidR="004D18D7" w:rsidRDefault="004D18D7" w:rsidP="00D52117">
      <w:pPr>
        <w:pStyle w:val="Heading1List"/>
      </w:pPr>
      <w:r>
        <w:t>Discussion</w:t>
      </w:r>
    </w:p>
    <w:p w14:paraId="4BC6EF18" w14:textId="6C50A02D" w:rsidR="00805B9F" w:rsidRPr="0094353F" w:rsidRDefault="00805B9F" w:rsidP="00805B9F">
      <w:r>
        <w:t>RECS excludes vacant, seasonal</w:t>
      </w:r>
      <w:r w:rsidR="0005736D">
        <w:t xml:space="preserve"> or vacation homes, and group quarters such as prisons, military barracks, dormitories, and nursing homes.</w:t>
      </w:r>
    </w:p>
    <w:p w14:paraId="4DE65AF0" w14:textId="3679003E" w:rsidR="00850ADA" w:rsidRDefault="00850ADA" w:rsidP="00850ADA">
      <w:pPr>
        <w:pStyle w:val="Heading1"/>
        <w:numPr>
          <w:ilvl w:val="0"/>
          <w:numId w:val="1"/>
        </w:numPr>
        <w:ind w:left="360"/>
      </w:pPr>
      <w:r>
        <w:t>Conclusion</w:t>
      </w:r>
      <w:r w:rsidR="0094353F">
        <w:t>s</w:t>
      </w:r>
    </w:p>
    <w:p w14:paraId="11A1392A" w14:textId="66BFC90A" w:rsidR="003962C4" w:rsidRDefault="003962C4" w:rsidP="00E37F7F">
      <w:pPr>
        <w:pStyle w:val="Heading1"/>
      </w:pPr>
      <w:proofErr w:type="spellStart"/>
      <w:r w:rsidRPr="00E37F7F">
        <w:t>CRediT</w:t>
      </w:r>
      <w:proofErr w:type="spellEnd"/>
      <w:r>
        <w:t xml:space="preserve"> </w:t>
      </w:r>
      <w:r w:rsidR="008E09E3">
        <w:t>authorship contribution statement</w:t>
      </w:r>
    </w:p>
    <w:p w14:paraId="66907878" w14:textId="012E9515" w:rsidR="008E09E3" w:rsidRPr="008E09E3" w:rsidRDefault="008E09E3" w:rsidP="008E09E3">
      <w:proofErr w:type="spellStart"/>
      <w:r>
        <w:rPr>
          <w:b/>
          <w:bCs/>
        </w:rPr>
        <w:t>Arfa</w:t>
      </w:r>
      <w:proofErr w:type="spellEnd"/>
      <w:r>
        <w:rPr>
          <w:b/>
          <w:bCs/>
        </w:rPr>
        <w:t xml:space="preserve"> </w:t>
      </w:r>
      <w:proofErr w:type="spellStart"/>
      <w:r>
        <w:rPr>
          <w:b/>
          <w:bCs/>
        </w:rPr>
        <w:t>Aijazi</w:t>
      </w:r>
      <w:proofErr w:type="spellEnd"/>
      <w:r>
        <w:rPr>
          <w:b/>
          <w:bCs/>
        </w:rPr>
        <w:t xml:space="preserve">: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Duncan Callaway: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5BCCAE44" w:rsidR="008E09E3" w:rsidRPr="008E09E3" w:rsidRDefault="008E09E3" w:rsidP="008E09E3">
      <w:r>
        <w:t xml:space="preserve">The Center for the Built Environment at the University of California, Berkeley – with which the authors are affiliated, is advised </w:t>
      </w:r>
      <w:proofErr w:type="gramStart"/>
      <w:r w:rsidR="0069558E">
        <w:t>by</w:t>
      </w:r>
      <w:proofErr w:type="gramEnd"/>
      <w: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t>Acknowledgement</w:t>
      </w:r>
      <w:r w:rsidR="0094353F" w:rsidRPr="00E37F7F">
        <w:t>s</w:t>
      </w:r>
    </w:p>
    <w:p w14:paraId="2C649C7C" w14:textId="2E18D95B" w:rsidR="002F5A7D" w:rsidRPr="002F5A7D" w:rsidRDefault="001C198C" w:rsidP="002F5A7D">
      <w:r>
        <w:t>The Center for the Built Environment</w:t>
      </w:r>
      <w:r w:rsidR="00595FBC">
        <w:t xml:space="preserve"> at the University of California, Berkeley</w:t>
      </w:r>
      <w:r>
        <w:t xml:space="preserve"> </w:t>
      </w:r>
      <w:r w:rsidR="00874CA3">
        <w:t>funded this study</w:t>
      </w:r>
      <w:r w:rsidR="002F3765">
        <w:t>.</w:t>
      </w:r>
      <w:r w:rsidR="005679B0">
        <w:t xml:space="preserve"> </w:t>
      </w:r>
    </w:p>
    <w:p w14:paraId="21493F96" w14:textId="1C998A05" w:rsidR="002B78CD" w:rsidRDefault="00676E06" w:rsidP="00B00160">
      <w:pPr>
        <w:pStyle w:val="Heading1"/>
        <w:rPr>
          <w:b w:val="0"/>
        </w:rPr>
      </w:pPr>
      <w:r>
        <w:t>Appendix</w:t>
      </w:r>
      <w:r w:rsidR="002B78CD">
        <w:br w:type="page"/>
      </w:r>
    </w:p>
    <w:p w14:paraId="13A3867F" w14:textId="06811682" w:rsidR="00850ADA" w:rsidRDefault="00850ADA" w:rsidP="00E37F7F">
      <w:pPr>
        <w:pStyle w:val="Heading1"/>
      </w:pPr>
      <w:r w:rsidRPr="00E37F7F">
        <w:lastRenderedPageBreak/>
        <w:t>Reference</w:t>
      </w:r>
    </w:p>
    <w:p w14:paraId="3BA9AD5E" w14:textId="26F0D0C3" w:rsidR="00E663BC" w:rsidRPr="00E663BC" w:rsidRDefault="00C42310" w:rsidP="00E663BC">
      <w:r>
        <w:t xml:space="preserve"> </w:t>
      </w:r>
    </w:p>
    <w:sectPr w:rsidR="00E663BC" w:rsidRPr="00E663BC" w:rsidSect="0085782D">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rfa Aijazi" w:date="2023-10-01T18:44:00Z" w:initials="AA">
    <w:p w14:paraId="62DAFCF3" w14:textId="77777777" w:rsidR="00B820C3" w:rsidRDefault="00B820C3" w:rsidP="00405503">
      <w:r>
        <w:rPr>
          <w:rStyle w:val="CommentReference"/>
        </w:rPr>
        <w:annotationRef/>
      </w:r>
      <w:hyperlink r:id="rId1" w:history="1">
        <w:r w:rsidRPr="00316D58">
          <w:rPr>
            <w:rStyle w:val="Hyperlink"/>
            <w:sz w:val="20"/>
            <w:szCs w:val="20"/>
          </w:rPr>
          <w:t>https://www.census.gov/data/tables/time-series/demo/income-poverty/historical-poverty-thresholds.html</w:t>
        </w:r>
      </w:hyperlink>
    </w:p>
  </w:comment>
  <w:comment w:id="4" w:author="Arfa Aijazi" w:date="2023-10-02T23:04:00Z" w:initials="AA">
    <w:p w14:paraId="02DFDBC4" w14:textId="77777777" w:rsidR="00B820C3" w:rsidRDefault="00B820C3" w:rsidP="00405503">
      <w:r>
        <w:rPr>
          <w:rStyle w:val="CommentReference"/>
        </w:rPr>
        <w:annotationRef/>
      </w:r>
      <w:r>
        <w:rPr>
          <w:sz w:val="20"/>
          <w:szCs w:val="20"/>
        </w:rPr>
        <w:t>Add gross household income</w:t>
      </w:r>
    </w:p>
  </w:comment>
  <w:comment w:id="5" w:author="Arfa Aijazi" w:date="2023-09-28T13:40:00Z" w:initials="AA">
    <w:p w14:paraId="2F7B6D16" w14:textId="77777777" w:rsidR="00B820C3" w:rsidRDefault="00B820C3" w:rsidP="00405503">
      <w:r>
        <w:rPr>
          <w:rStyle w:val="CommentReference"/>
        </w:rPr>
        <w:annotationRef/>
      </w:r>
      <w:r>
        <w:rPr>
          <w:sz w:val="20"/>
          <w:szCs w:val="20"/>
        </w:rPr>
        <w:t>Add thermal mass (wall type is brick, stone, or concrete block and roof type is clay or concrete tiles)</w:t>
      </w:r>
    </w:p>
  </w:comment>
  <w:comment w:id="6" w:author="Arfa Aijazi" w:date="2023-09-22T15:52:00Z" w:initials="AA">
    <w:p w14:paraId="2B1EBE1B" w14:textId="3C912786" w:rsidR="007D0691" w:rsidRDefault="007D0691" w:rsidP="00405503">
      <w:r>
        <w:rPr>
          <w:rStyle w:val="CommentReference"/>
        </w:rPr>
        <w:annotationRef/>
      </w:r>
      <w:r>
        <w:rPr>
          <w:sz w:val="20"/>
          <w:szCs w:val="20"/>
        </w:rPr>
        <w:t>Add variables to AC and heating equipment age</w:t>
      </w:r>
    </w:p>
  </w:comment>
  <w:comment w:id="7" w:author="Arfa Aijazi" w:date="2023-09-28T13:54:00Z" w:initials="AA">
    <w:p w14:paraId="3AD956D7" w14:textId="77777777" w:rsidR="007D0691" w:rsidRDefault="007D0691" w:rsidP="00405503">
      <w:r>
        <w:rPr>
          <w:rStyle w:val="CommentReference"/>
        </w:rPr>
        <w:annotationRef/>
      </w:r>
      <w:r>
        <w:rPr>
          <w:sz w:val="20"/>
          <w:szCs w:val="20"/>
        </w:rPr>
        <w:t>Add variable for central A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DAFCF3" w15:done="1"/>
  <w15:commentEx w15:paraId="02DFDBC4" w15:done="0"/>
  <w15:commentEx w15:paraId="2F7B6D16" w15:done="0"/>
  <w15:commentEx w15:paraId="2B1EBE1B" w15:done="0"/>
  <w15:commentEx w15:paraId="3AD956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4D79658" w16cex:dateUtc="2023-10-01T22:44:00Z"/>
  <w16cex:commentExtensible w16cex:durableId="1B7ACDD9" w16cex:dateUtc="2023-10-03T03:04:00Z"/>
  <w16cex:commentExtensible w16cex:durableId="2EA47543" w16cex:dateUtc="2023-09-28T17:40:00Z"/>
  <w16cex:commentExtensible w16cex:durableId="4FC6DCB7" w16cex:dateUtc="2023-09-22T19:52:00Z"/>
  <w16cex:commentExtensible w16cex:durableId="1EDA0BFE" w16cex:dateUtc="2023-09-28T1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DAFCF3" w16cid:durableId="54D79658"/>
  <w16cid:commentId w16cid:paraId="02DFDBC4" w16cid:durableId="1B7ACDD9"/>
  <w16cid:commentId w16cid:paraId="2F7B6D16" w16cid:durableId="2EA47543"/>
  <w16cid:commentId w16cid:paraId="2B1EBE1B" w16cid:durableId="4FC6DCB7"/>
  <w16cid:commentId w16cid:paraId="3AD956D7" w16cid:durableId="1EDA0B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EFAB3" w14:textId="77777777" w:rsidR="00B31E46" w:rsidRDefault="00B31E46" w:rsidP="00AE4592">
      <w:pPr>
        <w:spacing w:after="0" w:line="240" w:lineRule="auto"/>
      </w:pPr>
      <w:r>
        <w:separator/>
      </w:r>
    </w:p>
  </w:endnote>
  <w:endnote w:type="continuationSeparator" w:id="0">
    <w:p w14:paraId="0D6C24EA" w14:textId="77777777" w:rsidR="00B31E46" w:rsidRDefault="00B31E46"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EDB89" w14:textId="77777777" w:rsidR="00B31E46" w:rsidRDefault="00B31E46" w:rsidP="00AE4592">
      <w:pPr>
        <w:spacing w:after="0" w:line="240" w:lineRule="auto"/>
      </w:pPr>
      <w:r>
        <w:separator/>
      </w:r>
    </w:p>
  </w:footnote>
  <w:footnote w:type="continuationSeparator" w:id="0">
    <w:p w14:paraId="22982954" w14:textId="77777777" w:rsidR="00B31E46" w:rsidRDefault="00B31E46" w:rsidP="00AE4592">
      <w:pPr>
        <w:spacing w:after="0" w:line="240" w:lineRule="auto"/>
      </w:pPr>
      <w:r>
        <w:continuationSeparator/>
      </w:r>
    </w:p>
  </w:footnote>
  <w:footnote w:id="1">
    <w:p w14:paraId="0A16E89D" w14:textId="09866BDD" w:rsidR="00CE62A4" w:rsidRPr="003F16F3" w:rsidRDefault="00CE62A4" w:rsidP="00CE62A4">
      <w:pPr>
        <w:rPr>
          <w:sz w:val="18"/>
          <w:szCs w:val="18"/>
        </w:rPr>
      </w:pPr>
      <w:r w:rsidRPr="00667271">
        <w:rPr>
          <w:rStyle w:val="FootnoteReference"/>
        </w:rPr>
        <w:footnoteRef/>
      </w:r>
      <w:r w:rsidRPr="003F16F3">
        <w:rPr>
          <w:sz w:val="18"/>
          <w:szCs w:val="18"/>
        </w:rPr>
        <w:t xml:space="preserve"> </w:t>
      </w:r>
      <w:r w:rsidR="00F73187">
        <w:rPr>
          <w:sz w:val="18"/>
          <w:szCs w:val="18"/>
        </w:rPr>
        <w:t>T</w:t>
      </w:r>
      <w:r w:rsidRPr="003F16F3">
        <w:rPr>
          <w:sz w:val="18"/>
          <w:szCs w:val="18"/>
        </w:rPr>
        <w:t>he discourse</w:t>
      </w:r>
      <w:r>
        <w:rPr>
          <w:sz w:val="18"/>
          <w:szCs w:val="18"/>
        </w:rPr>
        <w:t xml:space="preserve"> in public agencies</w:t>
      </w:r>
      <w:r w:rsidR="00C55331">
        <w:rPr>
          <w:sz w:val="18"/>
          <w:szCs w:val="18"/>
        </w:rPr>
        <w:t xml:space="preserve"> and academic literature</w:t>
      </w:r>
      <w:r w:rsidRPr="003F16F3">
        <w:rPr>
          <w:sz w:val="18"/>
          <w:szCs w:val="18"/>
        </w:rPr>
        <w:t xml:space="preserve"> around thermal vulnerability focuses on extreme heat, even though the mortality rate from extreme cold is nearly double that of extreme heat </w:t>
      </w:r>
      <w:r>
        <w:rPr>
          <w:sz w:val="18"/>
          <w:szCs w:val="18"/>
        </w:rPr>
        <w:fldChar w:fldCharType="begin"/>
      </w:r>
      <w:r w:rsidR="00351C61">
        <w:rPr>
          <w:sz w:val="18"/>
          <w:szCs w:val="18"/>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Pr>
          <w:sz w:val="18"/>
          <w:szCs w:val="18"/>
        </w:rPr>
        <w:fldChar w:fldCharType="separate"/>
      </w:r>
      <w:r w:rsidRPr="003F2AA2">
        <w:rPr>
          <w:sz w:val="18"/>
        </w:rPr>
        <w:t>(</w:t>
      </w:r>
      <w:proofErr w:type="spellStart"/>
      <w:r w:rsidRPr="003F2AA2">
        <w:rPr>
          <w:sz w:val="18"/>
        </w:rPr>
        <w:t>Berko</w:t>
      </w:r>
      <w:proofErr w:type="spellEnd"/>
      <w:r w:rsidRPr="003F2AA2">
        <w:rPr>
          <w:sz w:val="18"/>
        </w:rPr>
        <w:t xml:space="preserve"> et al. 2014)</w:t>
      </w:r>
      <w:r>
        <w:rPr>
          <w:sz w:val="18"/>
          <w:szCs w:val="18"/>
        </w:rPr>
        <w:fldChar w:fldCharType="end"/>
      </w:r>
      <w:r w:rsidRPr="003F16F3">
        <w:rPr>
          <w:sz w:val="18"/>
          <w:szCs w:val="18"/>
        </w:rPr>
        <w:t xml:space="preserve">. In principle, many of the </w:t>
      </w:r>
      <w:r w:rsidR="00F73187">
        <w:rPr>
          <w:sz w:val="18"/>
          <w:szCs w:val="18"/>
        </w:rPr>
        <w:t>socio</w:t>
      </w:r>
      <w:r w:rsidRPr="003F16F3">
        <w:rPr>
          <w:sz w:val="18"/>
          <w:szCs w:val="18"/>
        </w:rPr>
        <w:t xml:space="preserve">economic vulnerabilities contributing to </w:t>
      </w:r>
      <w:r w:rsidR="004F7CD2">
        <w:rPr>
          <w:sz w:val="18"/>
          <w:szCs w:val="18"/>
        </w:rPr>
        <w:t>heat-related morbidity and mortality</w:t>
      </w:r>
      <w:r w:rsidRPr="003F16F3">
        <w:rPr>
          <w:sz w:val="18"/>
          <w:szCs w:val="18"/>
        </w:rPr>
        <w:t xml:space="preserve"> also apply to extreme col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1"/>
  </w:num>
  <w:num w:numId="2" w16cid:durableId="100686636">
    <w:abstractNumId w:val="14"/>
  </w:num>
  <w:num w:numId="3" w16cid:durableId="906574746">
    <w:abstractNumId w:val="12"/>
  </w:num>
  <w:num w:numId="4" w16cid:durableId="2062048938">
    <w:abstractNumId w:val="18"/>
  </w:num>
  <w:num w:numId="5" w16cid:durableId="696345628">
    <w:abstractNumId w:val="16"/>
  </w:num>
  <w:num w:numId="6" w16cid:durableId="1607422847">
    <w:abstractNumId w:val="23"/>
  </w:num>
  <w:num w:numId="7" w16cid:durableId="156506729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5"/>
  </w:num>
  <w:num w:numId="9" w16cid:durableId="12939451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4"/>
  </w:num>
  <w:num w:numId="12" w16cid:durableId="83190068">
    <w:abstractNumId w:val="17"/>
  </w:num>
  <w:num w:numId="13" w16cid:durableId="1795176840">
    <w:abstractNumId w:val="13"/>
  </w:num>
  <w:num w:numId="14" w16cid:durableId="1088620933">
    <w:abstractNumId w:val="10"/>
  </w:num>
  <w:num w:numId="15" w16cid:durableId="920985585">
    <w:abstractNumId w:val="11"/>
  </w:num>
  <w:num w:numId="16" w16cid:durableId="1117917774">
    <w:abstractNumId w:val="22"/>
  </w:num>
  <w:num w:numId="17" w16cid:durableId="8023107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19"/>
  </w:num>
  <w:num w:numId="30" w16cid:durableId="484204395">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41A7"/>
    <w:rsid w:val="00017E6A"/>
    <w:rsid w:val="00020572"/>
    <w:rsid w:val="000208D1"/>
    <w:rsid w:val="00022673"/>
    <w:rsid w:val="00023677"/>
    <w:rsid w:val="00023F82"/>
    <w:rsid w:val="0002436F"/>
    <w:rsid w:val="000255C3"/>
    <w:rsid w:val="00030781"/>
    <w:rsid w:val="00030D50"/>
    <w:rsid w:val="00031AB7"/>
    <w:rsid w:val="00032A32"/>
    <w:rsid w:val="000332AA"/>
    <w:rsid w:val="0003669E"/>
    <w:rsid w:val="00036A3B"/>
    <w:rsid w:val="0003753B"/>
    <w:rsid w:val="00041697"/>
    <w:rsid w:val="00041F5B"/>
    <w:rsid w:val="000459B2"/>
    <w:rsid w:val="00045B07"/>
    <w:rsid w:val="000502AF"/>
    <w:rsid w:val="00050580"/>
    <w:rsid w:val="00050730"/>
    <w:rsid w:val="000516FC"/>
    <w:rsid w:val="000518BE"/>
    <w:rsid w:val="00051A45"/>
    <w:rsid w:val="000547D2"/>
    <w:rsid w:val="000550F0"/>
    <w:rsid w:val="0005736D"/>
    <w:rsid w:val="0006004D"/>
    <w:rsid w:val="00062914"/>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BD5"/>
    <w:rsid w:val="00085C89"/>
    <w:rsid w:val="000868EE"/>
    <w:rsid w:val="00086D01"/>
    <w:rsid w:val="00090203"/>
    <w:rsid w:val="000927BB"/>
    <w:rsid w:val="00093321"/>
    <w:rsid w:val="00093416"/>
    <w:rsid w:val="00093E90"/>
    <w:rsid w:val="000A1641"/>
    <w:rsid w:val="000A288E"/>
    <w:rsid w:val="000A3677"/>
    <w:rsid w:val="000A4B2D"/>
    <w:rsid w:val="000A4CF2"/>
    <w:rsid w:val="000A5675"/>
    <w:rsid w:val="000A56D6"/>
    <w:rsid w:val="000A5CE6"/>
    <w:rsid w:val="000B3BB5"/>
    <w:rsid w:val="000B5D88"/>
    <w:rsid w:val="000B6193"/>
    <w:rsid w:val="000B759B"/>
    <w:rsid w:val="000C015F"/>
    <w:rsid w:val="000C0751"/>
    <w:rsid w:val="000C13B5"/>
    <w:rsid w:val="000C1A77"/>
    <w:rsid w:val="000C317B"/>
    <w:rsid w:val="000C40EF"/>
    <w:rsid w:val="000D0788"/>
    <w:rsid w:val="000D1006"/>
    <w:rsid w:val="000D468A"/>
    <w:rsid w:val="000D4BAC"/>
    <w:rsid w:val="000D5368"/>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73A0"/>
    <w:rsid w:val="000F75CF"/>
    <w:rsid w:val="0010137A"/>
    <w:rsid w:val="00101CF2"/>
    <w:rsid w:val="001021F4"/>
    <w:rsid w:val="00102A0C"/>
    <w:rsid w:val="001039E0"/>
    <w:rsid w:val="001060D4"/>
    <w:rsid w:val="00106D39"/>
    <w:rsid w:val="00110078"/>
    <w:rsid w:val="00111CEB"/>
    <w:rsid w:val="00112CCC"/>
    <w:rsid w:val="001132AD"/>
    <w:rsid w:val="00115328"/>
    <w:rsid w:val="00115686"/>
    <w:rsid w:val="001158AC"/>
    <w:rsid w:val="00117094"/>
    <w:rsid w:val="00121142"/>
    <w:rsid w:val="001236FB"/>
    <w:rsid w:val="00124A7A"/>
    <w:rsid w:val="001252A9"/>
    <w:rsid w:val="00125F1F"/>
    <w:rsid w:val="00127591"/>
    <w:rsid w:val="00127644"/>
    <w:rsid w:val="00132669"/>
    <w:rsid w:val="00133354"/>
    <w:rsid w:val="001374BE"/>
    <w:rsid w:val="00144538"/>
    <w:rsid w:val="001445B5"/>
    <w:rsid w:val="00144FAD"/>
    <w:rsid w:val="001455E1"/>
    <w:rsid w:val="00145B84"/>
    <w:rsid w:val="00150AF0"/>
    <w:rsid w:val="00152504"/>
    <w:rsid w:val="00152729"/>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8002E"/>
    <w:rsid w:val="00182AA0"/>
    <w:rsid w:val="00182EF9"/>
    <w:rsid w:val="00184BF5"/>
    <w:rsid w:val="00184FD4"/>
    <w:rsid w:val="00185E7A"/>
    <w:rsid w:val="001909EE"/>
    <w:rsid w:val="00191765"/>
    <w:rsid w:val="00194224"/>
    <w:rsid w:val="00196CE6"/>
    <w:rsid w:val="001A3EB7"/>
    <w:rsid w:val="001B0F05"/>
    <w:rsid w:val="001B17BE"/>
    <w:rsid w:val="001B4D5F"/>
    <w:rsid w:val="001C198C"/>
    <w:rsid w:val="001C2BEC"/>
    <w:rsid w:val="001C2F3A"/>
    <w:rsid w:val="001C3501"/>
    <w:rsid w:val="001C5B14"/>
    <w:rsid w:val="001D443A"/>
    <w:rsid w:val="001D4C80"/>
    <w:rsid w:val="001E0A37"/>
    <w:rsid w:val="001E1755"/>
    <w:rsid w:val="001E1907"/>
    <w:rsid w:val="001E25F6"/>
    <w:rsid w:val="001E2BF2"/>
    <w:rsid w:val="001E4131"/>
    <w:rsid w:val="001E5B80"/>
    <w:rsid w:val="001E7121"/>
    <w:rsid w:val="001F3631"/>
    <w:rsid w:val="001F3A61"/>
    <w:rsid w:val="001F5BD9"/>
    <w:rsid w:val="00200E28"/>
    <w:rsid w:val="002043B3"/>
    <w:rsid w:val="0020452B"/>
    <w:rsid w:val="002058CA"/>
    <w:rsid w:val="00206530"/>
    <w:rsid w:val="002152E2"/>
    <w:rsid w:val="00222880"/>
    <w:rsid w:val="00222B0C"/>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391F"/>
    <w:rsid w:val="002543A5"/>
    <w:rsid w:val="002554EE"/>
    <w:rsid w:val="002605DB"/>
    <w:rsid w:val="00261EFA"/>
    <w:rsid w:val="00267025"/>
    <w:rsid w:val="002717D1"/>
    <w:rsid w:val="002725EF"/>
    <w:rsid w:val="00272B45"/>
    <w:rsid w:val="0027423C"/>
    <w:rsid w:val="00274310"/>
    <w:rsid w:val="00274451"/>
    <w:rsid w:val="00274820"/>
    <w:rsid w:val="00274C74"/>
    <w:rsid w:val="00275E1B"/>
    <w:rsid w:val="00277CFF"/>
    <w:rsid w:val="0028249F"/>
    <w:rsid w:val="00282889"/>
    <w:rsid w:val="002833E9"/>
    <w:rsid w:val="002874D6"/>
    <w:rsid w:val="0029071F"/>
    <w:rsid w:val="00294202"/>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E5134"/>
    <w:rsid w:val="002E59DF"/>
    <w:rsid w:val="002E78D9"/>
    <w:rsid w:val="002F0E75"/>
    <w:rsid w:val="002F0E76"/>
    <w:rsid w:val="002F3765"/>
    <w:rsid w:val="002F4DF2"/>
    <w:rsid w:val="002F5A7D"/>
    <w:rsid w:val="0030095F"/>
    <w:rsid w:val="003013E8"/>
    <w:rsid w:val="003015C3"/>
    <w:rsid w:val="00302722"/>
    <w:rsid w:val="00302810"/>
    <w:rsid w:val="003033D3"/>
    <w:rsid w:val="003034C1"/>
    <w:rsid w:val="00307F6D"/>
    <w:rsid w:val="00310FEF"/>
    <w:rsid w:val="00312ADE"/>
    <w:rsid w:val="0031530F"/>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7FAF"/>
    <w:rsid w:val="00350B52"/>
    <w:rsid w:val="00351C61"/>
    <w:rsid w:val="00351D9F"/>
    <w:rsid w:val="003527E1"/>
    <w:rsid w:val="00353363"/>
    <w:rsid w:val="00353E99"/>
    <w:rsid w:val="00354593"/>
    <w:rsid w:val="00356607"/>
    <w:rsid w:val="00356E46"/>
    <w:rsid w:val="00357A0F"/>
    <w:rsid w:val="0036071F"/>
    <w:rsid w:val="00361BFB"/>
    <w:rsid w:val="00363E57"/>
    <w:rsid w:val="00365353"/>
    <w:rsid w:val="003703E3"/>
    <w:rsid w:val="0037081F"/>
    <w:rsid w:val="00371AD5"/>
    <w:rsid w:val="00372282"/>
    <w:rsid w:val="0037715D"/>
    <w:rsid w:val="003826B3"/>
    <w:rsid w:val="00384A27"/>
    <w:rsid w:val="003901DB"/>
    <w:rsid w:val="0039115D"/>
    <w:rsid w:val="00392DD7"/>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2798"/>
    <w:rsid w:val="003D57C8"/>
    <w:rsid w:val="003D5F99"/>
    <w:rsid w:val="003D7199"/>
    <w:rsid w:val="003D782C"/>
    <w:rsid w:val="003E05B3"/>
    <w:rsid w:val="003E0F42"/>
    <w:rsid w:val="003E19EE"/>
    <w:rsid w:val="003E3DE3"/>
    <w:rsid w:val="003E4D0B"/>
    <w:rsid w:val="003E57F4"/>
    <w:rsid w:val="003F1AAD"/>
    <w:rsid w:val="003F504D"/>
    <w:rsid w:val="003F534F"/>
    <w:rsid w:val="003F6D06"/>
    <w:rsid w:val="004031F2"/>
    <w:rsid w:val="00405503"/>
    <w:rsid w:val="00405A27"/>
    <w:rsid w:val="00412023"/>
    <w:rsid w:val="00412F3A"/>
    <w:rsid w:val="00413E2E"/>
    <w:rsid w:val="004144F8"/>
    <w:rsid w:val="004206D8"/>
    <w:rsid w:val="00420AD7"/>
    <w:rsid w:val="00422786"/>
    <w:rsid w:val="0042284E"/>
    <w:rsid w:val="004229A2"/>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3B59"/>
    <w:rsid w:val="004662B4"/>
    <w:rsid w:val="0046691E"/>
    <w:rsid w:val="004707EC"/>
    <w:rsid w:val="00470C9D"/>
    <w:rsid w:val="00472389"/>
    <w:rsid w:val="0047252E"/>
    <w:rsid w:val="00472820"/>
    <w:rsid w:val="004767B8"/>
    <w:rsid w:val="00477D96"/>
    <w:rsid w:val="00477E44"/>
    <w:rsid w:val="00480033"/>
    <w:rsid w:val="00480829"/>
    <w:rsid w:val="00481E00"/>
    <w:rsid w:val="004840B8"/>
    <w:rsid w:val="004842B8"/>
    <w:rsid w:val="0048566D"/>
    <w:rsid w:val="00485EB8"/>
    <w:rsid w:val="00492598"/>
    <w:rsid w:val="00495B28"/>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BEB"/>
    <w:rsid w:val="004D2C58"/>
    <w:rsid w:val="004D7661"/>
    <w:rsid w:val="004D7AFE"/>
    <w:rsid w:val="004D7B35"/>
    <w:rsid w:val="004E3B93"/>
    <w:rsid w:val="004E3D6B"/>
    <w:rsid w:val="004E4228"/>
    <w:rsid w:val="004E4B9D"/>
    <w:rsid w:val="004E60ED"/>
    <w:rsid w:val="004E7892"/>
    <w:rsid w:val="004F160D"/>
    <w:rsid w:val="004F1D12"/>
    <w:rsid w:val="004F368C"/>
    <w:rsid w:val="004F5C57"/>
    <w:rsid w:val="004F5FA2"/>
    <w:rsid w:val="004F65CD"/>
    <w:rsid w:val="004F7CD2"/>
    <w:rsid w:val="00501150"/>
    <w:rsid w:val="00503818"/>
    <w:rsid w:val="00503FFE"/>
    <w:rsid w:val="00504A12"/>
    <w:rsid w:val="00505C40"/>
    <w:rsid w:val="00511ED0"/>
    <w:rsid w:val="00514F8B"/>
    <w:rsid w:val="005157A9"/>
    <w:rsid w:val="005200B6"/>
    <w:rsid w:val="00521395"/>
    <w:rsid w:val="005214E6"/>
    <w:rsid w:val="0052206D"/>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E10"/>
    <w:rsid w:val="00552961"/>
    <w:rsid w:val="00552D82"/>
    <w:rsid w:val="00552E8C"/>
    <w:rsid w:val="00555FE0"/>
    <w:rsid w:val="00556898"/>
    <w:rsid w:val="005614ED"/>
    <w:rsid w:val="0056153B"/>
    <w:rsid w:val="00561C6F"/>
    <w:rsid w:val="00561EDB"/>
    <w:rsid w:val="005642B8"/>
    <w:rsid w:val="00564A1B"/>
    <w:rsid w:val="00565C19"/>
    <w:rsid w:val="00566E9B"/>
    <w:rsid w:val="005671DE"/>
    <w:rsid w:val="005679B0"/>
    <w:rsid w:val="00567EC6"/>
    <w:rsid w:val="00572867"/>
    <w:rsid w:val="00575165"/>
    <w:rsid w:val="00575941"/>
    <w:rsid w:val="00575CBD"/>
    <w:rsid w:val="00577C3B"/>
    <w:rsid w:val="0058043D"/>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36F"/>
    <w:rsid w:val="005B606E"/>
    <w:rsid w:val="005C1C24"/>
    <w:rsid w:val="005C21ED"/>
    <w:rsid w:val="005D5EAB"/>
    <w:rsid w:val="005D6626"/>
    <w:rsid w:val="005D6E94"/>
    <w:rsid w:val="005E0A0E"/>
    <w:rsid w:val="005E23F0"/>
    <w:rsid w:val="005E40E6"/>
    <w:rsid w:val="005E45AA"/>
    <w:rsid w:val="005E48B5"/>
    <w:rsid w:val="005E6B24"/>
    <w:rsid w:val="005E7CB0"/>
    <w:rsid w:val="005F0C76"/>
    <w:rsid w:val="005F303F"/>
    <w:rsid w:val="005F79DD"/>
    <w:rsid w:val="00600BD8"/>
    <w:rsid w:val="00601869"/>
    <w:rsid w:val="00605C64"/>
    <w:rsid w:val="00605CCD"/>
    <w:rsid w:val="0060625D"/>
    <w:rsid w:val="0060667C"/>
    <w:rsid w:val="006067C6"/>
    <w:rsid w:val="00611306"/>
    <w:rsid w:val="00612265"/>
    <w:rsid w:val="00612546"/>
    <w:rsid w:val="0061284C"/>
    <w:rsid w:val="006145F0"/>
    <w:rsid w:val="00616214"/>
    <w:rsid w:val="00616845"/>
    <w:rsid w:val="00627537"/>
    <w:rsid w:val="0062754A"/>
    <w:rsid w:val="006304F8"/>
    <w:rsid w:val="00632A5A"/>
    <w:rsid w:val="00635D9E"/>
    <w:rsid w:val="006360C4"/>
    <w:rsid w:val="0063651F"/>
    <w:rsid w:val="00636EE7"/>
    <w:rsid w:val="006377F7"/>
    <w:rsid w:val="00637DFD"/>
    <w:rsid w:val="006429A4"/>
    <w:rsid w:val="00645ED4"/>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6D"/>
    <w:rsid w:val="00687A44"/>
    <w:rsid w:val="006904AF"/>
    <w:rsid w:val="00690CCE"/>
    <w:rsid w:val="00692F58"/>
    <w:rsid w:val="00692FAB"/>
    <w:rsid w:val="00695013"/>
    <w:rsid w:val="0069558E"/>
    <w:rsid w:val="006974C3"/>
    <w:rsid w:val="006A3085"/>
    <w:rsid w:val="006A3B9D"/>
    <w:rsid w:val="006A3F8B"/>
    <w:rsid w:val="006A5580"/>
    <w:rsid w:val="006B0268"/>
    <w:rsid w:val="006B120E"/>
    <w:rsid w:val="006B1CF8"/>
    <w:rsid w:val="006B3452"/>
    <w:rsid w:val="006B5092"/>
    <w:rsid w:val="006B798A"/>
    <w:rsid w:val="006C1F84"/>
    <w:rsid w:val="006C347B"/>
    <w:rsid w:val="006C34C5"/>
    <w:rsid w:val="006C4562"/>
    <w:rsid w:val="006C61B1"/>
    <w:rsid w:val="006C6FB9"/>
    <w:rsid w:val="006D16F2"/>
    <w:rsid w:val="006D5163"/>
    <w:rsid w:val="006D691F"/>
    <w:rsid w:val="006D78AB"/>
    <w:rsid w:val="006E1A73"/>
    <w:rsid w:val="006E2322"/>
    <w:rsid w:val="006E4ACA"/>
    <w:rsid w:val="006E707D"/>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382D"/>
    <w:rsid w:val="00763EC4"/>
    <w:rsid w:val="007648F9"/>
    <w:rsid w:val="00765870"/>
    <w:rsid w:val="007664A7"/>
    <w:rsid w:val="00771579"/>
    <w:rsid w:val="00771ECD"/>
    <w:rsid w:val="00772E49"/>
    <w:rsid w:val="0077425A"/>
    <w:rsid w:val="007807D8"/>
    <w:rsid w:val="00781FBB"/>
    <w:rsid w:val="00783384"/>
    <w:rsid w:val="00783AE8"/>
    <w:rsid w:val="007848DE"/>
    <w:rsid w:val="00793EAB"/>
    <w:rsid w:val="007951CF"/>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38C3"/>
    <w:rsid w:val="007E4136"/>
    <w:rsid w:val="007E4F68"/>
    <w:rsid w:val="007E5875"/>
    <w:rsid w:val="007E7901"/>
    <w:rsid w:val="007F1F0F"/>
    <w:rsid w:val="007F34F6"/>
    <w:rsid w:val="007F4734"/>
    <w:rsid w:val="007F543F"/>
    <w:rsid w:val="007F777A"/>
    <w:rsid w:val="008012A2"/>
    <w:rsid w:val="00803FAE"/>
    <w:rsid w:val="00805B9F"/>
    <w:rsid w:val="0080613F"/>
    <w:rsid w:val="00807346"/>
    <w:rsid w:val="008074AB"/>
    <w:rsid w:val="00812A9F"/>
    <w:rsid w:val="00812F32"/>
    <w:rsid w:val="00813D18"/>
    <w:rsid w:val="00815C83"/>
    <w:rsid w:val="00816F41"/>
    <w:rsid w:val="0082049E"/>
    <w:rsid w:val="00821785"/>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5E9D"/>
    <w:rsid w:val="0084626C"/>
    <w:rsid w:val="0084793B"/>
    <w:rsid w:val="00850ADA"/>
    <w:rsid w:val="00852A5F"/>
    <w:rsid w:val="00854EAB"/>
    <w:rsid w:val="00857812"/>
    <w:rsid w:val="0085782D"/>
    <w:rsid w:val="00860310"/>
    <w:rsid w:val="00867688"/>
    <w:rsid w:val="00870A3C"/>
    <w:rsid w:val="00872EB9"/>
    <w:rsid w:val="00873F90"/>
    <w:rsid w:val="00874715"/>
    <w:rsid w:val="008747BA"/>
    <w:rsid w:val="00874CA3"/>
    <w:rsid w:val="008756BA"/>
    <w:rsid w:val="00877615"/>
    <w:rsid w:val="008802C6"/>
    <w:rsid w:val="008819F2"/>
    <w:rsid w:val="00883912"/>
    <w:rsid w:val="00884B30"/>
    <w:rsid w:val="00887A62"/>
    <w:rsid w:val="008918B8"/>
    <w:rsid w:val="00891C29"/>
    <w:rsid w:val="00893353"/>
    <w:rsid w:val="0089399E"/>
    <w:rsid w:val="00893D20"/>
    <w:rsid w:val="00895636"/>
    <w:rsid w:val="008A0F02"/>
    <w:rsid w:val="008A12A1"/>
    <w:rsid w:val="008A4F82"/>
    <w:rsid w:val="008A53EB"/>
    <w:rsid w:val="008B05EB"/>
    <w:rsid w:val="008B1AB3"/>
    <w:rsid w:val="008B1EB2"/>
    <w:rsid w:val="008B3BE5"/>
    <w:rsid w:val="008B5715"/>
    <w:rsid w:val="008B717C"/>
    <w:rsid w:val="008C0F20"/>
    <w:rsid w:val="008C1980"/>
    <w:rsid w:val="008C1A4F"/>
    <w:rsid w:val="008C4766"/>
    <w:rsid w:val="008C4B83"/>
    <w:rsid w:val="008D0432"/>
    <w:rsid w:val="008D0AF3"/>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61DF"/>
    <w:rsid w:val="008F77BC"/>
    <w:rsid w:val="009010E4"/>
    <w:rsid w:val="0091134F"/>
    <w:rsid w:val="00911EB2"/>
    <w:rsid w:val="00911F42"/>
    <w:rsid w:val="00917FDC"/>
    <w:rsid w:val="00920F9E"/>
    <w:rsid w:val="00922C10"/>
    <w:rsid w:val="0092394F"/>
    <w:rsid w:val="009255B9"/>
    <w:rsid w:val="00925AB0"/>
    <w:rsid w:val="00926B83"/>
    <w:rsid w:val="00926E1D"/>
    <w:rsid w:val="009303DB"/>
    <w:rsid w:val="00933F30"/>
    <w:rsid w:val="00934D50"/>
    <w:rsid w:val="00936357"/>
    <w:rsid w:val="00937DB8"/>
    <w:rsid w:val="0094353F"/>
    <w:rsid w:val="00945AEA"/>
    <w:rsid w:val="00945DA7"/>
    <w:rsid w:val="009467B5"/>
    <w:rsid w:val="0094685D"/>
    <w:rsid w:val="00946963"/>
    <w:rsid w:val="00946EEC"/>
    <w:rsid w:val="00950ADB"/>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7D40"/>
    <w:rsid w:val="00980D90"/>
    <w:rsid w:val="00981DC1"/>
    <w:rsid w:val="009821DA"/>
    <w:rsid w:val="00982D50"/>
    <w:rsid w:val="00985CA1"/>
    <w:rsid w:val="00987A33"/>
    <w:rsid w:val="00987ED6"/>
    <w:rsid w:val="00993DD2"/>
    <w:rsid w:val="00995AB3"/>
    <w:rsid w:val="0099672A"/>
    <w:rsid w:val="009976E5"/>
    <w:rsid w:val="00997913"/>
    <w:rsid w:val="009A1EC4"/>
    <w:rsid w:val="009A2AB8"/>
    <w:rsid w:val="009A44FD"/>
    <w:rsid w:val="009A46A1"/>
    <w:rsid w:val="009A4DFE"/>
    <w:rsid w:val="009A532E"/>
    <w:rsid w:val="009A7929"/>
    <w:rsid w:val="009B03DA"/>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344E"/>
    <w:rsid w:val="009F71F4"/>
    <w:rsid w:val="009F7225"/>
    <w:rsid w:val="00A00CD8"/>
    <w:rsid w:val="00A0128F"/>
    <w:rsid w:val="00A02147"/>
    <w:rsid w:val="00A054A5"/>
    <w:rsid w:val="00A07011"/>
    <w:rsid w:val="00A070C8"/>
    <w:rsid w:val="00A139B2"/>
    <w:rsid w:val="00A1410E"/>
    <w:rsid w:val="00A14C96"/>
    <w:rsid w:val="00A20CCC"/>
    <w:rsid w:val="00A20ECE"/>
    <w:rsid w:val="00A232DA"/>
    <w:rsid w:val="00A2348B"/>
    <w:rsid w:val="00A2453B"/>
    <w:rsid w:val="00A2524A"/>
    <w:rsid w:val="00A25549"/>
    <w:rsid w:val="00A2772E"/>
    <w:rsid w:val="00A30E7D"/>
    <w:rsid w:val="00A32B30"/>
    <w:rsid w:val="00A334DF"/>
    <w:rsid w:val="00A3385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B0A9E"/>
    <w:rsid w:val="00AB0DA9"/>
    <w:rsid w:val="00AB26DA"/>
    <w:rsid w:val="00AB35D0"/>
    <w:rsid w:val="00AB37C2"/>
    <w:rsid w:val="00AB79BB"/>
    <w:rsid w:val="00AB7EB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CED"/>
    <w:rsid w:val="00B021AC"/>
    <w:rsid w:val="00B04043"/>
    <w:rsid w:val="00B047A1"/>
    <w:rsid w:val="00B0720E"/>
    <w:rsid w:val="00B07675"/>
    <w:rsid w:val="00B11A34"/>
    <w:rsid w:val="00B11EA6"/>
    <w:rsid w:val="00B14A90"/>
    <w:rsid w:val="00B17CFE"/>
    <w:rsid w:val="00B20925"/>
    <w:rsid w:val="00B20A06"/>
    <w:rsid w:val="00B22BCC"/>
    <w:rsid w:val="00B2330E"/>
    <w:rsid w:val="00B25225"/>
    <w:rsid w:val="00B25486"/>
    <w:rsid w:val="00B25B03"/>
    <w:rsid w:val="00B301C7"/>
    <w:rsid w:val="00B31E46"/>
    <w:rsid w:val="00B32BD4"/>
    <w:rsid w:val="00B33791"/>
    <w:rsid w:val="00B338BA"/>
    <w:rsid w:val="00B3465D"/>
    <w:rsid w:val="00B35535"/>
    <w:rsid w:val="00B370C6"/>
    <w:rsid w:val="00B37DC8"/>
    <w:rsid w:val="00B37DDA"/>
    <w:rsid w:val="00B40515"/>
    <w:rsid w:val="00B42DF1"/>
    <w:rsid w:val="00B443FF"/>
    <w:rsid w:val="00B46DDF"/>
    <w:rsid w:val="00B507FE"/>
    <w:rsid w:val="00B52075"/>
    <w:rsid w:val="00B52693"/>
    <w:rsid w:val="00B537E1"/>
    <w:rsid w:val="00B53A7E"/>
    <w:rsid w:val="00B54422"/>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B01F8"/>
    <w:rsid w:val="00BB0815"/>
    <w:rsid w:val="00BB152B"/>
    <w:rsid w:val="00BB2739"/>
    <w:rsid w:val="00BB2970"/>
    <w:rsid w:val="00BB2DE0"/>
    <w:rsid w:val="00BB5FED"/>
    <w:rsid w:val="00BB6023"/>
    <w:rsid w:val="00BB6C6B"/>
    <w:rsid w:val="00BB7334"/>
    <w:rsid w:val="00BC13B5"/>
    <w:rsid w:val="00BC2ACE"/>
    <w:rsid w:val="00BC36D6"/>
    <w:rsid w:val="00BC495B"/>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F22A6"/>
    <w:rsid w:val="00BF2F85"/>
    <w:rsid w:val="00BF38F5"/>
    <w:rsid w:val="00BF3D58"/>
    <w:rsid w:val="00BF51EB"/>
    <w:rsid w:val="00BF5CF5"/>
    <w:rsid w:val="00BF67D9"/>
    <w:rsid w:val="00C015FC"/>
    <w:rsid w:val="00C02B78"/>
    <w:rsid w:val="00C03C04"/>
    <w:rsid w:val="00C0525F"/>
    <w:rsid w:val="00C05818"/>
    <w:rsid w:val="00C06218"/>
    <w:rsid w:val="00C106C8"/>
    <w:rsid w:val="00C10B3E"/>
    <w:rsid w:val="00C11518"/>
    <w:rsid w:val="00C12940"/>
    <w:rsid w:val="00C13496"/>
    <w:rsid w:val="00C13C60"/>
    <w:rsid w:val="00C142C3"/>
    <w:rsid w:val="00C15E7E"/>
    <w:rsid w:val="00C170BA"/>
    <w:rsid w:val="00C20CFE"/>
    <w:rsid w:val="00C232EA"/>
    <w:rsid w:val="00C236CD"/>
    <w:rsid w:val="00C257AD"/>
    <w:rsid w:val="00C35781"/>
    <w:rsid w:val="00C35CCC"/>
    <w:rsid w:val="00C36DDA"/>
    <w:rsid w:val="00C37C28"/>
    <w:rsid w:val="00C41428"/>
    <w:rsid w:val="00C42310"/>
    <w:rsid w:val="00C428A9"/>
    <w:rsid w:val="00C42FC1"/>
    <w:rsid w:val="00C43ED5"/>
    <w:rsid w:val="00C44412"/>
    <w:rsid w:val="00C457EF"/>
    <w:rsid w:val="00C459ED"/>
    <w:rsid w:val="00C45A90"/>
    <w:rsid w:val="00C46EED"/>
    <w:rsid w:val="00C53796"/>
    <w:rsid w:val="00C54F6F"/>
    <w:rsid w:val="00C55331"/>
    <w:rsid w:val="00C57B21"/>
    <w:rsid w:val="00C600B4"/>
    <w:rsid w:val="00C626C9"/>
    <w:rsid w:val="00C63E79"/>
    <w:rsid w:val="00C64391"/>
    <w:rsid w:val="00C657F4"/>
    <w:rsid w:val="00C6584D"/>
    <w:rsid w:val="00C666AD"/>
    <w:rsid w:val="00C67600"/>
    <w:rsid w:val="00C73EBE"/>
    <w:rsid w:val="00C74AC5"/>
    <w:rsid w:val="00C74B13"/>
    <w:rsid w:val="00C74FD3"/>
    <w:rsid w:val="00C75E4B"/>
    <w:rsid w:val="00C764BD"/>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48FB"/>
    <w:rsid w:val="00CA7532"/>
    <w:rsid w:val="00CB09E2"/>
    <w:rsid w:val="00CB0A37"/>
    <w:rsid w:val="00CB3ADA"/>
    <w:rsid w:val="00CB3FAE"/>
    <w:rsid w:val="00CB4583"/>
    <w:rsid w:val="00CB56CD"/>
    <w:rsid w:val="00CB6DE5"/>
    <w:rsid w:val="00CC2EEF"/>
    <w:rsid w:val="00CC31C9"/>
    <w:rsid w:val="00CD03E3"/>
    <w:rsid w:val="00CD03FF"/>
    <w:rsid w:val="00CD0A12"/>
    <w:rsid w:val="00CD1175"/>
    <w:rsid w:val="00CD2AB4"/>
    <w:rsid w:val="00CD2C76"/>
    <w:rsid w:val="00CD2E57"/>
    <w:rsid w:val="00CD2FDA"/>
    <w:rsid w:val="00CD616E"/>
    <w:rsid w:val="00CE62A4"/>
    <w:rsid w:val="00CF018F"/>
    <w:rsid w:val="00CF0AF0"/>
    <w:rsid w:val="00CF1900"/>
    <w:rsid w:val="00CF2395"/>
    <w:rsid w:val="00CF3C30"/>
    <w:rsid w:val="00CF45AB"/>
    <w:rsid w:val="00CF482F"/>
    <w:rsid w:val="00CF76F9"/>
    <w:rsid w:val="00D00B11"/>
    <w:rsid w:val="00D00E6B"/>
    <w:rsid w:val="00D024AD"/>
    <w:rsid w:val="00D036AF"/>
    <w:rsid w:val="00D06019"/>
    <w:rsid w:val="00D066D9"/>
    <w:rsid w:val="00D13CC3"/>
    <w:rsid w:val="00D14470"/>
    <w:rsid w:val="00D14861"/>
    <w:rsid w:val="00D14F67"/>
    <w:rsid w:val="00D159E6"/>
    <w:rsid w:val="00D15D56"/>
    <w:rsid w:val="00D16A20"/>
    <w:rsid w:val="00D21425"/>
    <w:rsid w:val="00D2391D"/>
    <w:rsid w:val="00D23AF7"/>
    <w:rsid w:val="00D25567"/>
    <w:rsid w:val="00D26F50"/>
    <w:rsid w:val="00D27259"/>
    <w:rsid w:val="00D277CF"/>
    <w:rsid w:val="00D27F42"/>
    <w:rsid w:val="00D30F53"/>
    <w:rsid w:val="00D36EE5"/>
    <w:rsid w:val="00D412DA"/>
    <w:rsid w:val="00D41655"/>
    <w:rsid w:val="00D41C07"/>
    <w:rsid w:val="00D4211A"/>
    <w:rsid w:val="00D45797"/>
    <w:rsid w:val="00D45913"/>
    <w:rsid w:val="00D459CC"/>
    <w:rsid w:val="00D51851"/>
    <w:rsid w:val="00D52117"/>
    <w:rsid w:val="00D528BB"/>
    <w:rsid w:val="00D5376D"/>
    <w:rsid w:val="00D53DB5"/>
    <w:rsid w:val="00D54524"/>
    <w:rsid w:val="00D54DB0"/>
    <w:rsid w:val="00D54DE7"/>
    <w:rsid w:val="00D54E9E"/>
    <w:rsid w:val="00D567C4"/>
    <w:rsid w:val="00D56D97"/>
    <w:rsid w:val="00D56E09"/>
    <w:rsid w:val="00D63419"/>
    <w:rsid w:val="00D71B37"/>
    <w:rsid w:val="00D71DE3"/>
    <w:rsid w:val="00D72357"/>
    <w:rsid w:val="00D747C5"/>
    <w:rsid w:val="00D74B10"/>
    <w:rsid w:val="00D80F83"/>
    <w:rsid w:val="00D82CBE"/>
    <w:rsid w:val="00D83DA9"/>
    <w:rsid w:val="00D860CE"/>
    <w:rsid w:val="00D86566"/>
    <w:rsid w:val="00D866CD"/>
    <w:rsid w:val="00D87D57"/>
    <w:rsid w:val="00D907E7"/>
    <w:rsid w:val="00D90ECB"/>
    <w:rsid w:val="00D92389"/>
    <w:rsid w:val="00D93274"/>
    <w:rsid w:val="00D9574B"/>
    <w:rsid w:val="00D96821"/>
    <w:rsid w:val="00DA03E8"/>
    <w:rsid w:val="00DA041A"/>
    <w:rsid w:val="00DA0441"/>
    <w:rsid w:val="00DA28DB"/>
    <w:rsid w:val="00DA31D5"/>
    <w:rsid w:val="00DA430E"/>
    <w:rsid w:val="00DA617E"/>
    <w:rsid w:val="00DA67BD"/>
    <w:rsid w:val="00DA7FE4"/>
    <w:rsid w:val="00DB010C"/>
    <w:rsid w:val="00DB1D4C"/>
    <w:rsid w:val="00DB2A8F"/>
    <w:rsid w:val="00DB31E5"/>
    <w:rsid w:val="00DB3F18"/>
    <w:rsid w:val="00DC1328"/>
    <w:rsid w:val="00DC4A3C"/>
    <w:rsid w:val="00DE1297"/>
    <w:rsid w:val="00DE4323"/>
    <w:rsid w:val="00DE694C"/>
    <w:rsid w:val="00DE77B3"/>
    <w:rsid w:val="00DF260D"/>
    <w:rsid w:val="00DF3B87"/>
    <w:rsid w:val="00DF4C7C"/>
    <w:rsid w:val="00DF556F"/>
    <w:rsid w:val="00DF5D0D"/>
    <w:rsid w:val="00DF628A"/>
    <w:rsid w:val="00E004D7"/>
    <w:rsid w:val="00E0114C"/>
    <w:rsid w:val="00E02D16"/>
    <w:rsid w:val="00E04C8D"/>
    <w:rsid w:val="00E077E1"/>
    <w:rsid w:val="00E10D48"/>
    <w:rsid w:val="00E1173F"/>
    <w:rsid w:val="00E11856"/>
    <w:rsid w:val="00E12F9E"/>
    <w:rsid w:val="00E14543"/>
    <w:rsid w:val="00E15A59"/>
    <w:rsid w:val="00E202E0"/>
    <w:rsid w:val="00E20517"/>
    <w:rsid w:val="00E2340B"/>
    <w:rsid w:val="00E23DC5"/>
    <w:rsid w:val="00E23E01"/>
    <w:rsid w:val="00E27C04"/>
    <w:rsid w:val="00E30ABC"/>
    <w:rsid w:val="00E317C5"/>
    <w:rsid w:val="00E31888"/>
    <w:rsid w:val="00E359C1"/>
    <w:rsid w:val="00E36EC3"/>
    <w:rsid w:val="00E37F7F"/>
    <w:rsid w:val="00E41D8D"/>
    <w:rsid w:val="00E44A0D"/>
    <w:rsid w:val="00E51843"/>
    <w:rsid w:val="00E55A3D"/>
    <w:rsid w:val="00E55CB9"/>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905E6"/>
    <w:rsid w:val="00E90738"/>
    <w:rsid w:val="00E9223F"/>
    <w:rsid w:val="00E93A7C"/>
    <w:rsid w:val="00E963B6"/>
    <w:rsid w:val="00E963D3"/>
    <w:rsid w:val="00E9659E"/>
    <w:rsid w:val="00E97EBB"/>
    <w:rsid w:val="00EA226E"/>
    <w:rsid w:val="00EA345A"/>
    <w:rsid w:val="00EA3D4A"/>
    <w:rsid w:val="00EA447A"/>
    <w:rsid w:val="00EB0857"/>
    <w:rsid w:val="00EB0F0F"/>
    <w:rsid w:val="00EB130A"/>
    <w:rsid w:val="00EB1D10"/>
    <w:rsid w:val="00EB2658"/>
    <w:rsid w:val="00EB2CAE"/>
    <w:rsid w:val="00EB5318"/>
    <w:rsid w:val="00EC1B97"/>
    <w:rsid w:val="00EC209A"/>
    <w:rsid w:val="00EC4C7F"/>
    <w:rsid w:val="00EC52E1"/>
    <w:rsid w:val="00EC650E"/>
    <w:rsid w:val="00EC74CF"/>
    <w:rsid w:val="00EC74F1"/>
    <w:rsid w:val="00EC79CC"/>
    <w:rsid w:val="00ED00ED"/>
    <w:rsid w:val="00ED0A50"/>
    <w:rsid w:val="00ED54D3"/>
    <w:rsid w:val="00ED634A"/>
    <w:rsid w:val="00ED6697"/>
    <w:rsid w:val="00ED682F"/>
    <w:rsid w:val="00EE1188"/>
    <w:rsid w:val="00EE24E1"/>
    <w:rsid w:val="00EE252F"/>
    <w:rsid w:val="00EE636A"/>
    <w:rsid w:val="00EE6FB0"/>
    <w:rsid w:val="00EF0C65"/>
    <w:rsid w:val="00EF13F0"/>
    <w:rsid w:val="00EF2B85"/>
    <w:rsid w:val="00EF347C"/>
    <w:rsid w:val="00EF5C05"/>
    <w:rsid w:val="00F01577"/>
    <w:rsid w:val="00F05519"/>
    <w:rsid w:val="00F11D26"/>
    <w:rsid w:val="00F12CEC"/>
    <w:rsid w:val="00F13BF5"/>
    <w:rsid w:val="00F16B2C"/>
    <w:rsid w:val="00F202A8"/>
    <w:rsid w:val="00F211C8"/>
    <w:rsid w:val="00F224CB"/>
    <w:rsid w:val="00F26CFB"/>
    <w:rsid w:val="00F30B7D"/>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C8C"/>
    <w:rsid w:val="00FB4125"/>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7B5"/>
    <w:rsid w:val="00FD5F2C"/>
    <w:rsid w:val="00FD666F"/>
    <w:rsid w:val="00FD6C63"/>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959ACE68-65CF-284D-A926-A976F0245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rfa@berkeley.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1</Pages>
  <Words>48079</Words>
  <Characters>274052</Characters>
  <Application>Microsoft Office Word</Application>
  <DocSecurity>0</DocSecurity>
  <Lines>2283</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4</cp:revision>
  <dcterms:created xsi:type="dcterms:W3CDTF">2023-11-06T16:15:00Z</dcterms:created>
  <dcterms:modified xsi:type="dcterms:W3CDTF">2023-11-06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kln1Xai"/&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